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DC640C" w14:textId="69059C68" w:rsidR="009368CD" w:rsidRPr="008114DD" w:rsidRDefault="009368CD" w:rsidP="009368CD">
      <w:pPr>
        <w:spacing w:line="480" w:lineRule="auto"/>
        <w:jc w:val="center"/>
        <w:rPr>
          <w:rFonts w:ascii="Times New Roman" w:hAnsi="Times New Roman" w:cs="Times New Roman"/>
          <w:b/>
          <w:bCs/>
          <w:noProof/>
          <w:lang w:val="en-US"/>
        </w:rPr>
      </w:pPr>
      <w:r w:rsidRPr="008114DD">
        <w:rPr>
          <w:rFonts w:ascii="Times New Roman" w:hAnsi="Times New Roman" w:cs="Times New Roman"/>
          <w:b/>
          <w:bCs/>
          <w:noProof/>
          <w:lang w:val="en-US"/>
        </w:rPr>
        <w:t>Online Supplementary Material</w:t>
      </w:r>
    </w:p>
    <w:p w14:paraId="08F6D0EB" w14:textId="63784871" w:rsidR="009368CD" w:rsidRPr="008114DD" w:rsidRDefault="009368CD" w:rsidP="009368CD">
      <w:pPr>
        <w:pStyle w:val="TableHeader"/>
        <w:rPr>
          <w:bCs/>
          <w:sz w:val="21"/>
          <w:szCs w:val="21"/>
          <w:lang w:val="en-US"/>
        </w:rPr>
      </w:pPr>
      <w:r>
        <w:rPr>
          <w:bCs/>
          <w:sz w:val="21"/>
          <w:szCs w:val="21"/>
          <w:lang w:val="en-US"/>
        </w:rPr>
        <w:t>Section</w:t>
      </w:r>
      <w:r w:rsidRPr="008114DD">
        <w:rPr>
          <w:bCs/>
          <w:sz w:val="21"/>
          <w:szCs w:val="21"/>
          <w:lang w:val="en-US"/>
        </w:rPr>
        <w:t xml:space="preserve"> 1: CONSORT 2010 checklist of information to include when reporting a </w:t>
      </w:r>
      <w:proofErr w:type="spellStart"/>
      <w:r w:rsidRPr="008114DD">
        <w:rPr>
          <w:bCs/>
          <w:sz w:val="21"/>
          <w:szCs w:val="21"/>
          <w:lang w:val="en-US"/>
        </w:rPr>
        <w:t>randomised</w:t>
      </w:r>
      <w:proofErr w:type="spellEnd"/>
      <w:r w:rsidRPr="008114DD">
        <w:rPr>
          <w:bCs/>
          <w:sz w:val="21"/>
          <w:szCs w:val="21"/>
          <w:lang w:val="en-US"/>
        </w:rPr>
        <w:t xml:space="preserve"> trial*</w:t>
      </w:r>
    </w:p>
    <w:p w14:paraId="7FB96F74" w14:textId="77777777" w:rsidR="009368CD" w:rsidRPr="008114DD" w:rsidRDefault="009368CD" w:rsidP="009368CD">
      <w:pPr>
        <w:pStyle w:val="TableHeader"/>
        <w:tabs>
          <w:tab w:val="left" w:pos="2160"/>
        </w:tabs>
        <w:jc w:val="center"/>
        <w:rPr>
          <w:bCs/>
          <w:sz w:val="8"/>
          <w:szCs w:val="8"/>
          <w:lang w:val="en-US"/>
        </w:rPr>
      </w:pPr>
    </w:p>
    <w:tbl>
      <w:tblPr>
        <w:tblW w:w="9360" w:type="dxa"/>
        <w:tblLayout w:type="fixed"/>
        <w:tblLook w:val="0000" w:firstRow="0" w:lastRow="0" w:firstColumn="0" w:lastColumn="0" w:noHBand="0" w:noVBand="0"/>
      </w:tblPr>
      <w:tblGrid>
        <w:gridCol w:w="1800"/>
        <w:gridCol w:w="990"/>
        <w:gridCol w:w="5387"/>
        <w:gridCol w:w="1183"/>
      </w:tblGrid>
      <w:tr w:rsidR="009368CD" w:rsidRPr="008114DD" w14:paraId="74AEB244" w14:textId="77777777" w:rsidTr="004616CD">
        <w:trPr>
          <w:trHeight w:val="20"/>
        </w:trPr>
        <w:tc>
          <w:tcPr>
            <w:tcW w:w="1800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07F5BC2A" w14:textId="77777777" w:rsidR="009368CD" w:rsidRPr="008114DD" w:rsidRDefault="009368CD" w:rsidP="004616CD">
            <w:pPr>
              <w:pStyle w:val="TableHeader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Section/Topic</w:t>
            </w:r>
          </w:p>
        </w:tc>
        <w:tc>
          <w:tcPr>
            <w:tcW w:w="990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79405705" w14:textId="77777777" w:rsidR="009368CD" w:rsidRPr="008114DD" w:rsidRDefault="009368CD" w:rsidP="004616CD">
            <w:pPr>
              <w:pStyle w:val="TableHeader"/>
              <w:jc w:val="center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Item No</w:t>
            </w:r>
          </w:p>
        </w:tc>
        <w:tc>
          <w:tcPr>
            <w:tcW w:w="5387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34574AC3" w14:textId="77777777" w:rsidR="009368CD" w:rsidRPr="008114DD" w:rsidRDefault="009368CD" w:rsidP="004616CD">
            <w:pPr>
              <w:pStyle w:val="TableHeader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Checklist item</w:t>
            </w:r>
          </w:p>
        </w:tc>
        <w:tc>
          <w:tcPr>
            <w:tcW w:w="1183" w:type="dxa"/>
            <w:tcBorders>
              <w:top w:val="single" w:sz="12" w:space="0" w:color="auto"/>
              <w:bottom w:val="single" w:sz="4" w:space="0" w:color="auto"/>
            </w:tcBorders>
            <w:shd w:val="clear" w:color="auto" w:fill="C6D9F1"/>
            <w:vAlign w:val="bottom"/>
          </w:tcPr>
          <w:p w14:paraId="13DBDCB4" w14:textId="77777777" w:rsidR="009368CD" w:rsidRPr="008114DD" w:rsidRDefault="009368CD" w:rsidP="004616CD">
            <w:pPr>
              <w:pStyle w:val="TableHeader"/>
              <w:jc w:val="center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Reported on page No</w:t>
            </w:r>
          </w:p>
        </w:tc>
      </w:tr>
      <w:tr w:rsidR="009368CD" w:rsidRPr="008114DD" w14:paraId="44A6B230" w14:textId="77777777" w:rsidTr="004616CD">
        <w:trPr>
          <w:trHeight w:val="20"/>
        </w:trPr>
        <w:tc>
          <w:tcPr>
            <w:tcW w:w="9360" w:type="dxa"/>
            <w:gridSpan w:val="4"/>
            <w:tcBorders>
              <w:top w:val="single" w:sz="4" w:space="0" w:color="auto"/>
            </w:tcBorders>
          </w:tcPr>
          <w:p w14:paraId="6CF9C27A" w14:textId="77777777" w:rsidR="009368CD" w:rsidRPr="008114DD" w:rsidRDefault="009368CD" w:rsidP="004616CD">
            <w:pPr>
              <w:pStyle w:val="TableSubHead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Title and abstract</w:t>
            </w:r>
          </w:p>
        </w:tc>
      </w:tr>
      <w:tr w:rsidR="009368CD" w:rsidRPr="008114DD" w14:paraId="7F3850D2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4A0EBC9F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3266E9CB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a</w:t>
            </w:r>
          </w:p>
        </w:tc>
        <w:tc>
          <w:tcPr>
            <w:tcW w:w="5387" w:type="dxa"/>
          </w:tcPr>
          <w:p w14:paraId="3123D5E8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Identification as a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domised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rial in the title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46D1F1DC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</w:tr>
      <w:tr w:rsidR="009368CD" w:rsidRPr="008114DD" w14:paraId="5B6046EF" w14:textId="77777777" w:rsidTr="004616CD">
        <w:trPr>
          <w:trHeight w:val="20"/>
        </w:trPr>
        <w:tc>
          <w:tcPr>
            <w:tcW w:w="1800" w:type="dxa"/>
            <w:vMerge/>
          </w:tcPr>
          <w:p w14:paraId="2E818891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3A60FB51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b</w:t>
            </w:r>
          </w:p>
        </w:tc>
        <w:tc>
          <w:tcPr>
            <w:tcW w:w="5387" w:type="dxa"/>
          </w:tcPr>
          <w:p w14:paraId="359627B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ructured summary of trial design, methods, results, and conclusions (for specific guidance see CONSORT for abstracts)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5C7DA643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</w:tr>
      <w:tr w:rsidR="009368CD" w:rsidRPr="008114DD" w14:paraId="41EA7CB4" w14:textId="77777777" w:rsidTr="004616CD">
        <w:trPr>
          <w:trHeight w:val="20"/>
        </w:trPr>
        <w:tc>
          <w:tcPr>
            <w:tcW w:w="9360" w:type="dxa"/>
            <w:gridSpan w:val="4"/>
          </w:tcPr>
          <w:p w14:paraId="178E1C90" w14:textId="77777777" w:rsidR="009368CD" w:rsidRPr="008114DD" w:rsidRDefault="009368CD" w:rsidP="004616CD">
            <w:pPr>
              <w:pStyle w:val="TableSubHead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Introduction</w:t>
            </w:r>
          </w:p>
        </w:tc>
      </w:tr>
      <w:tr w:rsidR="009368CD" w:rsidRPr="008114DD" w14:paraId="354698E1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5BBEEEAA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ckground and objectives</w:t>
            </w:r>
          </w:p>
        </w:tc>
        <w:tc>
          <w:tcPr>
            <w:tcW w:w="990" w:type="dxa"/>
          </w:tcPr>
          <w:p w14:paraId="46D6D177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a</w:t>
            </w:r>
          </w:p>
        </w:tc>
        <w:tc>
          <w:tcPr>
            <w:tcW w:w="5387" w:type="dxa"/>
          </w:tcPr>
          <w:p w14:paraId="3A2E96AD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cientific background and explanation of rationale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2857398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</w:tc>
      </w:tr>
      <w:tr w:rsidR="009368CD" w:rsidRPr="008114DD" w14:paraId="3ECA504F" w14:textId="77777777" w:rsidTr="004616CD">
        <w:trPr>
          <w:trHeight w:val="20"/>
        </w:trPr>
        <w:tc>
          <w:tcPr>
            <w:tcW w:w="1800" w:type="dxa"/>
            <w:vMerge/>
          </w:tcPr>
          <w:p w14:paraId="7063C95A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3F3064D3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b</w:t>
            </w:r>
          </w:p>
        </w:tc>
        <w:tc>
          <w:tcPr>
            <w:tcW w:w="5387" w:type="dxa"/>
          </w:tcPr>
          <w:p w14:paraId="3E98D87B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pecific objectives or hypothese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08B5BAC2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  <w:tr w:rsidR="009368CD" w:rsidRPr="008114DD" w14:paraId="78A08E9A" w14:textId="77777777" w:rsidTr="004616CD">
        <w:trPr>
          <w:trHeight w:val="20"/>
        </w:trPr>
        <w:tc>
          <w:tcPr>
            <w:tcW w:w="9360" w:type="dxa"/>
            <w:gridSpan w:val="4"/>
          </w:tcPr>
          <w:p w14:paraId="7277CA80" w14:textId="77777777" w:rsidR="009368CD" w:rsidRPr="008114DD" w:rsidRDefault="009368CD" w:rsidP="004616CD">
            <w:pPr>
              <w:pStyle w:val="TableSubHead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Methods</w:t>
            </w:r>
          </w:p>
        </w:tc>
      </w:tr>
      <w:tr w:rsidR="009368CD" w:rsidRPr="008114DD" w14:paraId="215BFD4E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428B9EC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ial design</w:t>
            </w:r>
          </w:p>
        </w:tc>
        <w:tc>
          <w:tcPr>
            <w:tcW w:w="990" w:type="dxa"/>
          </w:tcPr>
          <w:p w14:paraId="01565937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a</w:t>
            </w:r>
          </w:p>
        </w:tc>
        <w:tc>
          <w:tcPr>
            <w:tcW w:w="5387" w:type="dxa"/>
          </w:tcPr>
          <w:p w14:paraId="68A9333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escription of trial design (such as parallel, factorial) including allocation ratio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3E1E096A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  <w:tr w:rsidR="009368CD" w:rsidRPr="008114DD" w14:paraId="0E783345" w14:textId="77777777" w:rsidTr="004616CD">
        <w:trPr>
          <w:trHeight w:val="20"/>
        </w:trPr>
        <w:tc>
          <w:tcPr>
            <w:tcW w:w="1800" w:type="dxa"/>
            <w:vMerge/>
          </w:tcPr>
          <w:p w14:paraId="61114BFC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6F9CFAA8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b</w:t>
            </w:r>
          </w:p>
        </w:tc>
        <w:tc>
          <w:tcPr>
            <w:tcW w:w="5387" w:type="dxa"/>
          </w:tcPr>
          <w:p w14:paraId="7448DF6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mportant changes to methods after trial commencement (such as eligibility criteria), with reason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2AAEC995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</w:tr>
      <w:tr w:rsidR="009368CD" w:rsidRPr="008114DD" w14:paraId="463A5039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3453A54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rticipants</w:t>
            </w:r>
          </w:p>
        </w:tc>
        <w:tc>
          <w:tcPr>
            <w:tcW w:w="990" w:type="dxa"/>
          </w:tcPr>
          <w:p w14:paraId="07F75129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a</w:t>
            </w:r>
          </w:p>
        </w:tc>
        <w:tc>
          <w:tcPr>
            <w:tcW w:w="5387" w:type="dxa"/>
          </w:tcPr>
          <w:p w14:paraId="35F13B4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ligibility criteria for participant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027B10A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  <w:tr w:rsidR="009368CD" w:rsidRPr="008114DD" w14:paraId="00E343D6" w14:textId="77777777" w:rsidTr="004616CD">
        <w:trPr>
          <w:trHeight w:val="20"/>
        </w:trPr>
        <w:tc>
          <w:tcPr>
            <w:tcW w:w="1800" w:type="dxa"/>
            <w:vMerge/>
          </w:tcPr>
          <w:p w14:paraId="46248316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01C5AE73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b</w:t>
            </w:r>
          </w:p>
        </w:tc>
        <w:tc>
          <w:tcPr>
            <w:tcW w:w="5387" w:type="dxa"/>
          </w:tcPr>
          <w:p w14:paraId="17C221E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ttings and locations where the data were collected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0D9AA61C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  <w:tr w:rsidR="009368CD" w:rsidRPr="008114DD" w14:paraId="7FF59FCD" w14:textId="77777777" w:rsidTr="004616CD">
        <w:trPr>
          <w:trHeight w:val="20"/>
        </w:trPr>
        <w:tc>
          <w:tcPr>
            <w:tcW w:w="1800" w:type="dxa"/>
          </w:tcPr>
          <w:p w14:paraId="29AE1D0B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ventions</w:t>
            </w:r>
          </w:p>
        </w:tc>
        <w:tc>
          <w:tcPr>
            <w:tcW w:w="990" w:type="dxa"/>
          </w:tcPr>
          <w:p w14:paraId="179D0099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5387" w:type="dxa"/>
          </w:tcPr>
          <w:p w14:paraId="7D2CA52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he interventions for each group with sufficient details to allow replication, including how and when they were </w:t>
            </w:r>
            <w:proofErr w:type="gram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ctually administered</w:t>
            </w:r>
            <w:proofErr w:type="gramEnd"/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34C83713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-6</w:t>
            </w:r>
          </w:p>
        </w:tc>
      </w:tr>
      <w:tr w:rsidR="009368CD" w:rsidRPr="008114DD" w14:paraId="7A3CB960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0D007BC1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utcomes</w:t>
            </w:r>
          </w:p>
        </w:tc>
        <w:tc>
          <w:tcPr>
            <w:tcW w:w="990" w:type="dxa"/>
          </w:tcPr>
          <w:p w14:paraId="66984D63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a</w:t>
            </w:r>
          </w:p>
        </w:tc>
        <w:tc>
          <w:tcPr>
            <w:tcW w:w="5387" w:type="dxa"/>
          </w:tcPr>
          <w:p w14:paraId="7BDDCA98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ompletely defined pre-specified primary and secondary outcome measures, including how and when they were assessed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06B21E30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-8</w:t>
            </w:r>
          </w:p>
        </w:tc>
      </w:tr>
      <w:tr w:rsidR="009368CD" w:rsidRPr="008114DD" w14:paraId="543A7F9B" w14:textId="77777777" w:rsidTr="004616CD">
        <w:trPr>
          <w:trHeight w:val="20"/>
        </w:trPr>
        <w:tc>
          <w:tcPr>
            <w:tcW w:w="1800" w:type="dxa"/>
            <w:vMerge/>
          </w:tcPr>
          <w:p w14:paraId="06A0A2F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5B97D62F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b</w:t>
            </w:r>
          </w:p>
        </w:tc>
        <w:tc>
          <w:tcPr>
            <w:tcW w:w="5387" w:type="dxa"/>
          </w:tcPr>
          <w:p w14:paraId="6B00B2B9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y changes to trial outcomes after the trial commenced, with reason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14D54165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-8</w:t>
            </w:r>
          </w:p>
        </w:tc>
      </w:tr>
      <w:tr w:rsidR="009368CD" w:rsidRPr="008114DD" w14:paraId="68958A48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633E34D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ample size</w:t>
            </w:r>
          </w:p>
        </w:tc>
        <w:tc>
          <w:tcPr>
            <w:tcW w:w="990" w:type="dxa"/>
          </w:tcPr>
          <w:p w14:paraId="647D627C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a</w:t>
            </w:r>
          </w:p>
        </w:tc>
        <w:tc>
          <w:tcPr>
            <w:tcW w:w="5387" w:type="dxa"/>
          </w:tcPr>
          <w:p w14:paraId="3938151A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ow sample size was determined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378E490F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-4</w:t>
            </w:r>
          </w:p>
        </w:tc>
      </w:tr>
      <w:tr w:rsidR="009368CD" w:rsidRPr="008114DD" w14:paraId="6DC4EF5C" w14:textId="77777777" w:rsidTr="004616CD">
        <w:trPr>
          <w:trHeight w:val="20"/>
        </w:trPr>
        <w:tc>
          <w:tcPr>
            <w:tcW w:w="1800" w:type="dxa"/>
            <w:vMerge/>
          </w:tcPr>
          <w:p w14:paraId="4BE6D116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70F0062A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b</w:t>
            </w:r>
          </w:p>
        </w:tc>
        <w:tc>
          <w:tcPr>
            <w:tcW w:w="5387" w:type="dxa"/>
          </w:tcPr>
          <w:p w14:paraId="43297CE8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hen applicable, explanation of any interim analyses and stopping guideline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29A9AFAB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</w:tr>
      <w:tr w:rsidR="009368CD" w:rsidRPr="008114DD" w14:paraId="4504B0E8" w14:textId="77777777" w:rsidTr="004616CD">
        <w:trPr>
          <w:trHeight w:val="20"/>
        </w:trPr>
        <w:tc>
          <w:tcPr>
            <w:tcW w:w="1800" w:type="dxa"/>
          </w:tcPr>
          <w:p w14:paraId="371F9E2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domisation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:</w:t>
            </w:r>
          </w:p>
        </w:tc>
        <w:tc>
          <w:tcPr>
            <w:tcW w:w="990" w:type="dxa"/>
          </w:tcPr>
          <w:p w14:paraId="5301F549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5387" w:type="dxa"/>
          </w:tcPr>
          <w:p w14:paraId="0D2BCC3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83" w:type="dxa"/>
            <w:tcBorders>
              <w:top w:val="single" w:sz="4" w:space="0" w:color="auto"/>
            </w:tcBorders>
          </w:tcPr>
          <w:p w14:paraId="6444F8AB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9368CD" w:rsidRPr="008114DD" w14:paraId="15F5C51D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600386A0" w14:textId="77777777" w:rsidR="009368CD" w:rsidRPr="008114DD" w:rsidRDefault="009368CD" w:rsidP="004616CD">
            <w:pPr>
              <w:ind w:left="245" w:hanging="245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 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equence generation</w:t>
            </w:r>
          </w:p>
        </w:tc>
        <w:tc>
          <w:tcPr>
            <w:tcW w:w="990" w:type="dxa"/>
          </w:tcPr>
          <w:p w14:paraId="025099DF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a</w:t>
            </w:r>
          </w:p>
        </w:tc>
        <w:tc>
          <w:tcPr>
            <w:tcW w:w="5387" w:type="dxa"/>
          </w:tcPr>
          <w:p w14:paraId="692BA925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 used to generate the random allocation sequence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4B04E5EE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</w:tr>
      <w:tr w:rsidR="009368CD" w:rsidRPr="008114DD" w14:paraId="16987EB4" w14:textId="77777777" w:rsidTr="004616CD">
        <w:trPr>
          <w:trHeight w:val="20"/>
        </w:trPr>
        <w:tc>
          <w:tcPr>
            <w:tcW w:w="1800" w:type="dxa"/>
            <w:vMerge/>
          </w:tcPr>
          <w:p w14:paraId="1097A15C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24160643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b</w:t>
            </w:r>
          </w:p>
        </w:tc>
        <w:tc>
          <w:tcPr>
            <w:tcW w:w="5387" w:type="dxa"/>
          </w:tcPr>
          <w:p w14:paraId="7BFB08E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ype of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domisation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; details of any restriction (such as blocking and block size)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6890D06B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</w:tr>
      <w:tr w:rsidR="009368CD" w:rsidRPr="008114DD" w14:paraId="18A00A6C" w14:textId="77777777" w:rsidTr="004616CD">
        <w:trPr>
          <w:trHeight w:val="20"/>
        </w:trPr>
        <w:tc>
          <w:tcPr>
            <w:tcW w:w="1800" w:type="dxa"/>
          </w:tcPr>
          <w:p w14:paraId="73416D18" w14:textId="77777777" w:rsidR="009368CD" w:rsidRPr="008114DD" w:rsidRDefault="009368CD" w:rsidP="004616CD">
            <w:pPr>
              <w:ind w:left="245" w:hanging="245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 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ocation concealment mechanism</w:t>
            </w:r>
          </w:p>
        </w:tc>
        <w:tc>
          <w:tcPr>
            <w:tcW w:w="990" w:type="dxa"/>
          </w:tcPr>
          <w:p w14:paraId="30032A48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5387" w:type="dxa"/>
          </w:tcPr>
          <w:p w14:paraId="0479C9AD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chanism used to implement the random allocation sequence (such as sequentially numbered containers), describing any steps taken to conceal the sequence until interventions were assigned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4F3AAA31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</w:tr>
      <w:tr w:rsidR="009368CD" w:rsidRPr="008114DD" w14:paraId="57446764" w14:textId="77777777" w:rsidTr="004616CD">
        <w:trPr>
          <w:trHeight w:val="20"/>
        </w:trPr>
        <w:tc>
          <w:tcPr>
            <w:tcW w:w="1800" w:type="dxa"/>
          </w:tcPr>
          <w:p w14:paraId="4EBC84EF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 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mplementation</w:t>
            </w:r>
          </w:p>
        </w:tc>
        <w:tc>
          <w:tcPr>
            <w:tcW w:w="990" w:type="dxa"/>
          </w:tcPr>
          <w:p w14:paraId="3144AB67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5387" w:type="dxa"/>
          </w:tcPr>
          <w:p w14:paraId="32705B7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ho generated the random allocation sequence, who enrolled participants, and who assigned participants to intervention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1B70F3C4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</w:tr>
      <w:tr w:rsidR="009368CD" w:rsidRPr="008114DD" w14:paraId="3CDF76D7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763F4237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linding</w:t>
            </w:r>
          </w:p>
        </w:tc>
        <w:tc>
          <w:tcPr>
            <w:tcW w:w="990" w:type="dxa"/>
          </w:tcPr>
          <w:p w14:paraId="73DC1E7B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a</w:t>
            </w:r>
          </w:p>
        </w:tc>
        <w:tc>
          <w:tcPr>
            <w:tcW w:w="5387" w:type="dxa"/>
          </w:tcPr>
          <w:p w14:paraId="5E8A411A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f done, who was blinded after assignment to interventions (for example, participants, care providers, those assessing outcomes) and how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78F07C5A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</w:tr>
      <w:tr w:rsidR="009368CD" w:rsidRPr="008114DD" w14:paraId="382A2C17" w14:textId="77777777" w:rsidTr="004616CD">
        <w:trPr>
          <w:trHeight w:val="20"/>
        </w:trPr>
        <w:tc>
          <w:tcPr>
            <w:tcW w:w="1800" w:type="dxa"/>
            <w:vMerge/>
          </w:tcPr>
          <w:p w14:paraId="63DEF08B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7ABEE78C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b</w:t>
            </w:r>
          </w:p>
        </w:tc>
        <w:tc>
          <w:tcPr>
            <w:tcW w:w="5387" w:type="dxa"/>
          </w:tcPr>
          <w:p w14:paraId="08C5EB0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f relevant, description of the similarity of intervention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2BD57D0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-6</w:t>
            </w:r>
          </w:p>
        </w:tc>
      </w:tr>
      <w:tr w:rsidR="009368CD" w:rsidRPr="008114DD" w14:paraId="114D31BF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44EA513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istical methods</w:t>
            </w:r>
          </w:p>
        </w:tc>
        <w:tc>
          <w:tcPr>
            <w:tcW w:w="990" w:type="dxa"/>
          </w:tcPr>
          <w:p w14:paraId="6C396850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a</w:t>
            </w:r>
          </w:p>
        </w:tc>
        <w:tc>
          <w:tcPr>
            <w:tcW w:w="5387" w:type="dxa"/>
          </w:tcPr>
          <w:p w14:paraId="7163C90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istical methods used to compare groups for primary and secondary outcome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1C234CFC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</w:tr>
      <w:tr w:rsidR="009368CD" w:rsidRPr="008114DD" w14:paraId="638A2133" w14:textId="77777777" w:rsidTr="004616CD">
        <w:trPr>
          <w:trHeight w:val="20"/>
        </w:trPr>
        <w:tc>
          <w:tcPr>
            <w:tcW w:w="1800" w:type="dxa"/>
            <w:vMerge/>
          </w:tcPr>
          <w:p w14:paraId="597A29D4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3EA381C2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b</w:t>
            </w:r>
          </w:p>
        </w:tc>
        <w:tc>
          <w:tcPr>
            <w:tcW w:w="5387" w:type="dxa"/>
          </w:tcPr>
          <w:p w14:paraId="21B5BDDB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thods for additional analyses, such as subgroup analyses and adjusted analyse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54412DE2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</w:tr>
      <w:tr w:rsidR="009368CD" w:rsidRPr="008114DD" w14:paraId="3E3C895F" w14:textId="77777777" w:rsidTr="004616CD">
        <w:trPr>
          <w:trHeight w:val="20"/>
        </w:trPr>
        <w:tc>
          <w:tcPr>
            <w:tcW w:w="9360" w:type="dxa"/>
            <w:gridSpan w:val="4"/>
          </w:tcPr>
          <w:p w14:paraId="45288329" w14:textId="77777777" w:rsidR="009368CD" w:rsidRPr="008114DD" w:rsidRDefault="009368CD" w:rsidP="004616CD">
            <w:pPr>
              <w:pStyle w:val="TableSubHead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Results</w:t>
            </w:r>
          </w:p>
        </w:tc>
      </w:tr>
      <w:tr w:rsidR="009368CD" w:rsidRPr="008114DD" w14:paraId="514784A3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336ED44F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Participant flow (a diagram is strongly recommended)</w:t>
            </w:r>
          </w:p>
        </w:tc>
        <w:tc>
          <w:tcPr>
            <w:tcW w:w="990" w:type="dxa"/>
          </w:tcPr>
          <w:p w14:paraId="3DD3A98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a</w:t>
            </w:r>
          </w:p>
        </w:tc>
        <w:tc>
          <w:tcPr>
            <w:tcW w:w="5387" w:type="dxa"/>
          </w:tcPr>
          <w:p w14:paraId="7C1B56D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For each group, the numbers of participants who were randomly assigned, received intended treatment, and were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alysed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for the primary outcome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3FDE614C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</w:tc>
      </w:tr>
      <w:tr w:rsidR="009368CD" w:rsidRPr="008114DD" w14:paraId="7DF250BE" w14:textId="77777777" w:rsidTr="004616CD">
        <w:trPr>
          <w:trHeight w:val="20"/>
        </w:trPr>
        <w:tc>
          <w:tcPr>
            <w:tcW w:w="1800" w:type="dxa"/>
            <w:vMerge/>
          </w:tcPr>
          <w:p w14:paraId="3FB84DDC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1C8FD94D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b</w:t>
            </w:r>
          </w:p>
        </w:tc>
        <w:tc>
          <w:tcPr>
            <w:tcW w:w="5387" w:type="dxa"/>
          </w:tcPr>
          <w:p w14:paraId="5590136C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For each group, </w:t>
            </w:r>
            <w:proofErr w:type="gram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osses</w:t>
            </w:r>
            <w:proofErr w:type="gram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exclusions after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andomisation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,</w:t>
            </w:r>
            <w:r w:rsidRPr="008114DD" w:rsidDel="00646D6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ogether with reason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1345F5C5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</w:tc>
      </w:tr>
      <w:tr w:rsidR="009368CD" w:rsidRPr="008114DD" w14:paraId="4C0B460B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5410827B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cruitment</w:t>
            </w:r>
          </w:p>
        </w:tc>
        <w:tc>
          <w:tcPr>
            <w:tcW w:w="990" w:type="dxa"/>
          </w:tcPr>
          <w:p w14:paraId="186A937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a</w:t>
            </w:r>
          </w:p>
        </w:tc>
        <w:tc>
          <w:tcPr>
            <w:tcW w:w="5387" w:type="dxa"/>
          </w:tcPr>
          <w:p w14:paraId="4BA7C32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ates defining the periods of recruitment and follow-up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7DF5715F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-4</w:t>
            </w:r>
          </w:p>
        </w:tc>
      </w:tr>
      <w:tr w:rsidR="009368CD" w:rsidRPr="008114DD" w14:paraId="510277BF" w14:textId="77777777" w:rsidTr="004616CD">
        <w:trPr>
          <w:trHeight w:val="20"/>
        </w:trPr>
        <w:tc>
          <w:tcPr>
            <w:tcW w:w="1800" w:type="dxa"/>
            <w:vMerge/>
          </w:tcPr>
          <w:p w14:paraId="678AE9A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573203A8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b</w:t>
            </w:r>
          </w:p>
        </w:tc>
        <w:tc>
          <w:tcPr>
            <w:tcW w:w="5387" w:type="dxa"/>
          </w:tcPr>
          <w:p w14:paraId="34C31E05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hy the trial ended or was stopped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3C63856D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</w:tr>
      <w:tr w:rsidR="009368CD" w:rsidRPr="008114DD" w14:paraId="20C8CB9F" w14:textId="77777777" w:rsidTr="004616CD">
        <w:trPr>
          <w:trHeight w:val="20"/>
        </w:trPr>
        <w:tc>
          <w:tcPr>
            <w:tcW w:w="1800" w:type="dxa"/>
          </w:tcPr>
          <w:p w14:paraId="66B8A95C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aseline data</w:t>
            </w:r>
          </w:p>
        </w:tc>
        <w:tc>
          <w:tcPr>
            <w:tcW w:w="990" w:type="dxa"/>
          </w:tcPr>
          <w:p w14:paraId="5546197E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</w:t>
            </w:r>
          </w:p>
        </w:tc>
        <w:tc>
          <w:tcPr>
            <w:tcW w:w="5387" w:type="dxa"/>
          </w:tcPr>
          <w:p w14:paraId="7D4CE64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 table showing baseline demographic and clinical characteristics for each group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0A2AA35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</w:tr>
      <w:tr w:rsidR="009368CD" w:rsidRPr="008114DD" w14:paraId="4E3636F8" w14:textId="77777777" w:rsidTr="004616CD">
        <w:trPr>
          <w:trHeight w:val="20"/>
        </w:trPr>
        <w:tc>
          <w:tcPr>
            <w:tcW w:w="1800" w:type="dxa"/>
          </w:tcPr>
          <w:p w14:paraId="5238612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umbers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alysed</w:t>
            </w:r>
            <w:proofErr w:type="spellEnd"/>
          </w:p>
        </w:tc>
        <w:tc>
          <w:tcPr>
            <w:tcW w:w="990" w:type="dxa"/>
          </w:tcPr>
          <w:p w14:paraId="57F35567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5387" w:type="dxa"/>
          </w:tcPr>
          <w:p w14:paraId="2D203A85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each group, number of participants (denominator) included in each analysis and whether the analysis was by original assigned group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4871BB9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-14</w:t>
            </w:r>
          </w:p>
        </w:tc>
      </w:tr>
      <w:tr w:rsidR="009368CD" w:rsidRPr="008114DD" w14:paraId="4DE79722" w14:textId="77777777" w:rsidTr="004616CD">
        <w:trPr>
          <w:trHeight w:val="20"/>
        </w:trPr>
        <w:tc>
          <w:tcPr>
            <w:tcW w:w="1800" w:type="dxa"/>
            <w:vMerge w:val="restart"/>
          </w:tcPr>
          <w:p w14:paraId="10E79AE5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Outcomes and estimation</w:t>
            </w:r>
          </w:p>
        </w:tc>
        <w:tc>
          <w:tcPr>
            <w:tcW w:w="990" w:type="dxa"/>
          </w:tcPr>
          <w:p w14:paraId="202DEBA8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a</w:t>
            </w:r>
          </w:p>
        </w:tc>
        <w:tc>
          <w:tcPr>
            <w:tcW w:w="5387" w:type="dxa"/>
          </w:tcPr>
          <w:p w14:paraId="1CB642CE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 each primary and secondary outcome, results for each group, and the estimated effect size and its precision (such as 95% confidence interval)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172DAA36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</w:tr>
      <w:tr w:rsidR="009368CD" w:rsidRPr="008114DD" w14:paraId="6C2E39AF" w14:textId="77777777" w:rsidTr="004616CD">
        <w:trPr>
          <w:trHeight w:val="20"/>
        </w:trPr>
        <w:tc>
          <w:tcPr>
            <w:tcW w:w="1800" w:type="dxa"/>
            <w:vMerge/>
          </w:tcPr>
          <w:p w14:paraId="489DD21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</w:tcPr>
          <w:p w14:paraId="69907A10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b</w:t>
            </w:r>
          </w:p>
        </w:tc>
        <w:tc>
          <w:tcPr>
            <w:tcW w:w="5387" w:type="dxa"/>
          </w:tcPr>
          <w:p w14:paraId="66A7B83D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For binary outcomes, presentation of both absolute and relative effect sizes is recommended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4B53E2BD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</w:tr>
      <w:tr w:rsidR="009368CD" w:rsidRPr="008114DD" w14:paraId="11F6D8B6" w14:textId="77777777" w:rsidTr="004616CD">
        <w:trPr>
          <w:trHeight w:val="20"/>
        </w:trPr>
        <w:tc>
          <w:tcPr>
            <w:tcW w:w="1800" w:type="dxa"/>
          </w:tcPr>
          <w:p w14:paraId="4467E449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cillary analyses</w:t>
            </w:r>
          </w:p>
        </w:tc>
        <w:tc>
          <w:tcPr>
            <w:tcW w:w="990" w:type="dxa"/>
          </w:tcPr>
          <w:p w14:paraId="60ADAC25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5387" w:type="dxa"/>
          </w:tcPr>
          <w:p w14:paraId="01B1E94D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ults of any other analyses performed, including subgroup analyses and adjusted analyses, distinguishing pre-specified from exploratory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214FEAFE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</w:tr>
      <w:tr w:rsidR="009368CD" w:rsidRPr="008114DD" w14:paraId="607C6D70" w14:textId="77777777" w:rsidTr="004616CD">
        <w:trPr>
          <w:trHeight w:val="20"/>
        </w:trPr>
        <w:tc>
          <w:tcPr>
            <w:tcW w:w="1800" w:type="dxa"/>
          </w:tcPr>
          <w:p w14:paraId="45E47EB5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rms</w:t>
            </w:r>
          </w:p>
        </w:tc>
        <w:tc>
          <w:tcPr>
            <w:tcW w:w="990" w:type="dxa"/>
          </w:tcPr>
          <w:p w14:paraId="69DDAF42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5387" w:type="dxa"/>
          </w:tcPr>
          <w:p w14:paraId="78995815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l important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harms or unintended effects in each group (for specific guidance see CONSORT for harms)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2DD5070E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-10</w:t>
            </w:r>
          </w:p>
        </w:tc>
      </w:tr>
      <w:tr w:rsidR="009368CD" w:rsidRPr="008114DD" w14:paraId="50DB6502" w14:textId="77777777" w:rsidTr="004616CD">
        <w:trPr>
          <w:trHeight w:val="20"/>
        </w:trPr>
        <w:tc>
          <w:tcPr>
            <w:tcW w:w="9360" w:type="dxa"/>
            <w:gridSpan w:val="4"/>
          </w:tcPr>
          <w:p w14:paraId="207F5B39" w14:textId="77777777" w:rsidR="009368CD" w:rsidRPr="008114DD" w:rsidRDefault="009368CD" w:rsidP="004616CD">
            <w:pPr>
              <w:pStyle w:val="TableSubHead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Discussion</w:t>
            </w:r>
          </w:p>
        </w:tc>
      </w:tr>
      <w:tr w:rsidR="009368CD" w:rsidRPr="008114DD" w14:paraId="190A09C4" w14:textId="77777777" w:rsidTr="004616CD">
        <w:trPr>
          <w:trHeight w:val="20"/>
        </w:trPr>
        <w:tc>
          <w:tcPr>
            <w:tcW w:w="1800" w:type="dxa"/>
          </w:tcPr>
          <w:p w14:paraId="0BBEECA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Limitations</w:t>
            </w:r>
          </w:p>
        </w:tc>
        <w:tc>
          <w:tcPr>
            <w:tcW w:w="990" w:type="dxa"/>
          </w:tcPr>
          <w:p w14:paraId="36886302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5387" w:type="dxa"/>
          </w:tcPr>
          <w:p w14:paraId="294B160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ial limitations, addressing sources of potential bias, imprecision, and, if relevant, multiplicity of analyses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4097C269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-18</w:t>
            </w:r>
          </w:p>
        </w:tc>
      </w:tr>
      <w:tr w:rsidR="009368CD" w:rsidRPr="008114DD" w14:paraId="4F8A2011" w14:textId="77777777" w:rsidTr="004616CD">
        <w:trPr>
          <w:trHeight w:val="20"/>
        </w:trPr>
        <w:tc>
          <w:tcPr>
            <w:tcW w:w="1800" w:type="dxa"/>
          </w:tcPr>
          <w:p w14:paraId="312572F4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isability</w:t>
            </w:r>
            <w:proofErr w:type="spellEnd"/>
          </w:p>
        </w:tc>
        <w:tc>
          <w:tcPr>
            <w:tcW w:w="990" w:type="dxa"/>
          </w:tcPr>
          <w:p w14:paraId="04B7D0D0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5387" w:type="dxa"/>
          </w:tcPr>
          <w:p w14:paraId="1AD26AB2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eralisability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external validity, applicability) of the trial finding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1553EBCF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-18</w:t>
            </w:r>
          </w:p>
        </w:tc>
      </w:tr>
      <w:tr w:rsidR="009368CD" w:rsidRPr="008114DD" w14:paraId="1CA33FDE" w14:textId="77777777" w:rsidTr="004616CD">
        <w:trPr>
          <w:trHeight w:val="20"/>
        </w:trPr>
        <w:tc>
          <w:tcPr>
            <w:tcW w:w="1800" w:type="dxa"/>
          </w:tcPr>
          <w:p w14:paraId="00FD0B0A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pretation</w:t>
            </w:r>
          </w:p>
        </w:tc>
        <w:tc>
          <w:tcPr>
            <w:tcW w:w="990" w:type="dxa"/>
          </w:tcPr>
          <w:p w14:paraId="069D3077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</w:t>
            </w:r>
          </w:p>
        </w:tc>
        <w:tc>
          <w:tcPr>
            <w:tcW w:w="5387" w:type="dxa"/>
          </w:tcPr>
          <w:p w14:paraId="5758F0B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Interpretation consistent with results, balancing </w:t>
            </w:r>
            <w:proofErr w:type="gram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enefits</w:t>
            </w:r>
            <w:proofErr w:type="gram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nd harms, and considering other relevant evidence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0A1682C4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-18</w:t>
            </w:r>
          </w:p>
        </w:tc>
      </w:tr>
      <w:tr w:rsidR="009368CD" w:rsidRPr="008114DD" w14:paraId="20B61854" w14:textId="77777777" w:rsidTr="004616CD">
        <w:trPr>
          <w:trHeight w:val="20"/>
        </w:trPr>
        <w:tc>
          <w:tcPr>
            <w:tcW w:w="8177" w:type="dxa"/>
            <w:gridSpan w:val="3"/>
          </w:tcPr>
          <w:p w14:paraId="3DD5F6FF" w14:textId="77777777" w:rsidR="009368CD" w:rsidRPr="008114DD" w:rsidRDefault="009368CD" w:rsidP="004616CD">
            <w:pPr>
              <w:pStyle w:val="TableSubHead"/>
              <w:rPr>
                <w:sz w:val="20"/>
                <w:lang w:val="en-US"/>
              </w:rPr>
            </w:pPr>
            <w:r w:rsidRPr="008114DD">
              <w:rPr>
                <w:sz w:val="20"/>
                <w:lang w:val="en-US"/>
              </w:rPr>
              <w:t>Other information</w:t>
            </w:r>
          </w:p>
        </w:tc>
        <w:tc>
          <w:tcPr>
            <w:tcW w:w="1183" w:type="dxa"/>
            <w:tcBorders>
              <w:top w:val="single" w:sz="4" w:space="0" w:color="auto"/>
            </w:tcBorders>
          </w:tcPr>
          <w:p w14:paraId="54717C30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9368CD" w:rsidRPr="008114DD" w14:paraId="2DE14E80" w14:textId="77777777" w:rsidTr="004616CD">
        <w:trPr>
          <w:trHeight w:val="20"/>
        </w:trPr>
        <w:tc>
          <w:tcPr>
            <w:tcW w:w="1800" w:type="dxa"/>
          </w:tcPr>
          <w:p w14:paraId="04D00EA8" w14:textId="77777777" w:rsidR="009368CD" w:rsidRPr="008114DD" w:rsidRDefault="009368CD" w:rsidP="004616CD">
            <w:pPr>
              <w:rPr>
                <w:rFonts w:ascii="Times New Roman" w:hAnsi="Times New Roman" w:cs="Times New Roman"/>
                <w:i/>
                <w:cap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gistration</w:t>
            </w:r>
          </w:p>
        </w:tc>
        <w:tc>
          <w:tcPr>
            <w:tcW w:w="990" w:type="dxa"/>
          </w:tcPr>
          <w:p w14:paraId="3CCF0917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</w:t>
            </w:r>
          </w:p>
        </w:tc>
        <w:tc>
          <w:tcPr>
            <w:tcW w:w="5387" w:type="dxa"/>
          </w:tcPr>
          <w:p w14:paraId="6D9C8AD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gistration number and name of trial registry</w:t>
            </w:r>
          </w:p>
        </w:tc>
        <w:tc>
          <w:tcPr>
            <w:tcW w:w="1183" w:type="dxa"/>
            <w:tcBorders>
              <w:bottom w:val="single" w:sz="4" w:space="0" w:color="auto"/>
            </w:tcBorders>
          </w:tcPr>
          <w:p w14:paraId="2986A7D5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  <w:tr w:rsidR="009368CD" w:rsidRPr="008114DD" w14:paraId="1FC85CF4" w14:textId="77777777" w:rsidTr="004616CD">
        <w:trPr>
          <w:trHeight w:val="20"/>
        </w:trPr>
        <w:tc>
          <w:tcPr>
            <w:tcW w:w="1800" w:type="dxa"/>
          </w:tcPr>
          <w:p w14:paraId="378D6037" w14:textId="77777777" w:rsidR="009368CD" w:rsidRPr="008114DD" w:rsidRDefault="009368CD" w:rsidP="004616CD">
            <w:pPr>
              <w:rPr>
                <w:rFonts w:ascii="Times New Roman" w:hAnsi="Times New Roman" w:cs="Times New Roman"/>
                <w:i/>
                <w:cap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otocol</w:t>
            </w:r>
          </w:p>
        </w:tc>
        <w:tc>
          <w:tcPr>
            <w:tcW w:w="990" w:type="dxa"/>
          </w:tcPr>
          <w:p w14:paraId="45B0DE0B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5387" w:type="dxa"/>
          </w:tcPr>
          <w:p w14:paraId="2D433173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Where the full trial protocol can be accessed, if available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05CCE05F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</w:tr>
      <w:tr w:rsidR="009368CD" w:rsidRPr="008114DD" w14:paraId="6C9D050A" w14:textId="77777777" w:rsidTr="004616CD">
        <w:trPr>
          <w:trHeight w:val="20"/>
        </w:trPr>
        <w:tc>
          <w:tcPr>
            <w:tcW w:w="1800" w:type="dxa"/>
            <w:tcBorders>
              <w:bottom w:val="single" w:sz="12" w:space="0" w:color="auto"/>
            </w:tcBorders>
          </w:tcPr>
          <w:p w14:paraId="64A2B835" w14:textId="77777777" w:rsidR="009368CD" w:rsidRPr="008114DD" w:rsidRDefault="009368CD" w:rsidP="004616CD">
            <w:pPr>
              <w:rPr>
                <w:rFonts w:ascii="Times New Roman" w:hAnsi="Times New Roman" w:cs="Times New Roman"/>
                <w:i/>
                <w:cap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unding</w:t>
            </w:r>
          </w:p>
        </w:tc>
        <w:tc>
          <w:tcPr>
            <w:tcW w:w="990" w:type="dxa"/>
            <w:tcBorders>
              <w:bottom w:val="single" w:sz="12" w:space="0" w:color="auto"/>
            </w:tcBorders>
          </w:tcPr>
          <w:p w14:paraId="5181B29A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5387" w:type="dxa"/>
            <w:tcBorders>
              <w:bottom w:val="single" w:sz="12" w:space="0" w:color="auto"/>
            </w:tcBorders>
          </w:tcPr>
          <w:p w14:paraId="77ADA69E" w14:textId="77777777" w:rsidR="009368CD" w:rsidRPr="008114DD" w:rsidRDefault="009368CD" w:rsidP="004616CD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ources of funding </w:t>
            </w:r>
            <w:r w:rsidRPr="008114DD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and other support (such as supply of drugs), role of funders</w:t>
            </w:r>
          </w:p>
        </w:tc>
        <w:tc>
          <w:tcPr>
            <w:tcW w:w="1183" w:type="dxa"/>
            <w:tcBorders>
              <w:top w:val="single" w:sz="4" w:space="0" w:color="auto"/>
              <w:bottom w:val="single" w:sz="12" w:space="0" w:color="auto"/>
            </w:tcBorders>
          </w:tcPr>
          <w:p w14:paraId="5BDDF215" w14:textId="77777777" w:rsidR="009368CD" w:rsidRPr="008114DD" w:rsidRDefault="009368CD" w:rsidP="004616CD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</w:t>
            </w:r>
          </w:p>
        </w:tc>
      </w:tr>
    </w:tbl>
    <w:p w14:paraId="5ED742AC" w14:textId="77777777" w:rsidR="009368CD" w:rsidRPr="008114DD" w:rsidRDefault="009368CD" w:rsidP="009368CD">
      <w:pPr>
        <w:rPr>
          <w:rFonts w:ascii="Times New Roman" w:hAnsi="Times New Roman" w:cs="Times New Roman"/>
          <w:lang w:val="en-US"/>
        </w:rPr>
        <w:sectPr w:rsidR="009368CD" w:rsidRPr="008114DD" w:rsidSect="008114DD">
          <w:headerReference w:type="default" r:id="rId6"/>
          <w:footerReference w:type="default" r:id="rId7"/>
          <w:pgSz w:w="12240" w:h="15840" w:code="1"/>
          <w:pgMar w:top="1440" w:right="1440" w:bottom="1440" w:left="1440" w:header="708" w:footer="708" w:gutter="0"/>
          <w:cols w:space="708"/>
          <w:docGrid w:linePitch="360"/>
        </w:sectPr>
      </w:pPr>
    </w:p>
    <w:p w14:paraId="0325AC03" w14:textId="63163954" w:rsidR="009368CD" w:rsidRPr="008114DD" w:rsidRDefault="009368CD" w:rsidP="009368CD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1"/>
          <w:szCs w:val="21"/>
          <w:lang w:val="en-US"/>
        </w:rPr>
      </w:pPr>
      <w:r>
        <w:rPr>
          <w:rFonts w:ascii="Times New Roman" w:hAnsi="Times New Roman" w:cs="Times New Roman"/>
          <w:b/>
          <w:bCs/>
          <w:noProof/>
          <w:sz w:val="21"/>
          <w:szCs w:val="21"/>
          <w:lang w:val="en-US"/>
        </w:rPr>
        <w:lastRenderedPageBreak/>
        <w:t>Section</w:t>
      </w:r>
      <w:r w:rsidRPr="008114DD">
        <w:rPr>
          <w:rFonts w:ascii="Times New Roman" w:hAnsi="Times New Roman" w:cs="Times New Roman"/>
          <w:b/>
          <w:bCs/>
          <w:noProof/>
          <w:sz w:val="21"/>
          <w:szCs w:val="21"/>
          <w:lang w:val="en-US"/>
        </w:rPr>
        <w:t xml:space="preserve"> 2: Interventions</w:t>
      </w:r>
    </w:p>
    <w:p w14:paraId="5744954D" w14:textId="77777777" w:rsidR="009368CD" w:rsidRPr="008114DD" w:rsidRDefault="009368CD" w:rsidP="009368CD">
      <w:pPr>
        <w:spacing w:line="360" w:lineRule="auto"/>
        <w:rPr>
          <w:rFonts w:ascii="Times New Roman" w:hAnsi="Times New Roman" w:cs="Times New Roman"/>
          <w:sz w:val="22"/>
          <w:szCs w:val="22"/>
          <w:lang w:val="en-US"/>
        </w:rPr>
      </w:pPr>
      <w:bookmarkStart w:id="0" w:name="_Hlk117762592"/>
      <w:r w:rsidRPr="008114DD">
        <w:rPr>
          <w:rFonts w:ascii="Times New Roman" w:hAnsi="Times New Roman" w:cs="Times New Roman"/>
          <w:sz w:val="22"/>
          <w:szCs w:val="22"/>
          <w:lang w:val="en-US"/>
        </w:rPr>
        <w:t>The Cognitive-Intensive Training (CIT) group underwent training using Xbox, while the Physical-Intensive Training (PIT) group was trained using Wii Fit.</w:t>
      </w:r>
    </w:p>
    <w:p w14:paraId="7D209D3D" w14:textId="77777777" w:rsidR="009368CD" w:rsidRPr="008114DD" w:rsidRDefault="009368CD" w:rsidP="009368CD">
      <w:pPr>
        <w:spacing w:line="360" w:lineRule="auto"/>
        <w:rPr>
          <w:rFonts w:ascii="Times New Roman" w:hAnsi="Times New Roman" w:cs="Times New Roman"/>
          <w:b/>
          <w:bCs/>
          <w:lang w:val="en-US"/>
        </w:rPr>
      </w:pPr>
    </w:p>
    <w:p w14:paraId="673D1E13" w14:textId="77777777" w:rsidR="009368CD" w:rsidRPr="008114DD" w:rsidRDefault="009368CD" w:rsidP="009368CD">
      <w:pPr>
        <w:spacing w:line="36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8114DD">
        <w:rPr>
          <w:rFonts w:ascii="Times New Roman" w:hAnsi="Times New Roman" w:cs="Times New Roman"/>
          <w:b/>
          <w:bCs/>
          <w:sz w:val="22"/>
          <w:szCs w:val="22"/>
          <w:lang w:val="en-US"/>
        </w:rPr>
        <w:t>Table 1. Description of the Xbox games</w:t>
      </w:r>
    </w:p>
    <w:tbl>
      <w:tblPr>
        <w:tblStyle w:val="TableGrid3"/>
        <w:tblW w:w="9455" w:type="dxa"/>
        <w:tblInd w:w="-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72"/>
        <w:gridCol w:w="2763"/>
        <w:gridCol w:w="1773"/>
        <w:gridCol w:w="4347"/>
      </w:tblGrid>
      <w:tr w:rsidR="009368CD" w:rsidRPr="008114DD" w14:paraId="25A8C68F" w14:textId="77777777" w:rsidTr="004616CD">
        <w:trPr>
          <w:trHeight w:val="355"/>
        </w:trPr>
        <w:tc>
          <w:tcPr>
            <w:tcW w:w="572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hideMark/>
          </w:tcPr>
          <w:bookmarkEnd w:id="0"/>
          <w:p w14:paraId="2EB7B4EA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No.</w:t>
            </w:r>
          </w:p>
        </w:tc>
        <w:tc>
          <w:tcPr>
            <w:tcW w:w="2763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hideMark/>
          </w:tcPr>
          <w:p w14:paraId="58A45211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Game Title</w:t>
            </w:r>
          </w:p>
        </w:tc>
        <w:tc>
          <w:tcPr>
            <w:tcW w:w="1773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hideMark/>
          </w:tcPr>
          <w:p w14:paraId="32ED46F2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otor demands</w:t>
            </w:r>
          </w:p>
        </w:tc>
        <w:tc>
          <w:tcPr>
            <w:tcW w:w="4347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hideMark/>
          </w:tcPr>
          <w:p w14:paraId="53C7738D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Cognitive demands</w:t>
            </w:r>
          </w:p>
        </w:tc>
      </w:tr>
      <w:tr w:rsidR="009368CD" w:rsidRPr="008114DD" w14:paraId="17F30C35" w14:textId="77777777" w:rsidTr="004616CD">
        <w:tc>
          <w:tcPr>
            <w:tcW w:w="572" w:type="dxa"/>
            <w:tcBorders>
              <w:top w:val="single" w:sz="4" w:space="0" w:color="auto"/>
            </w:tcBorders>
            <w:hideMark/>
          </w:tcPr>
          <w:p w14:paraId="56D629B9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</w:t>
            </w:r>
          </w:p>
        </w:tc>
        <w:tc>
          <w:tcPr>
            <w:tcW w:w="2763" w:type="dxa"/>
            <w:tcBorders>
              <w:top w:val="single" w:sz="4" w:space="0" w:color="auto"/>
            </w:tcBorders>
            <w:hideMark/>
          </w:tcPr>
          <w:p w14:paraId="710B8CE0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dy and Brain Connection /</w:t>
            </w: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ath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/Meter Reader</w:t>
            </w:r>
          </w:p>
        </w:tc>
        <w:tc>
          <w:tcPr>
            <w:tcW w:w="1773" w:type="dxa"/>
            <w:tcBorders>
              <w:top w:val="single" w:sz="4" w:space="0" w:color="auto"/>
            </w:tcBorders>
            <w:hideMark/>
          </w:tcPr>
          <w:p w14:paraId="63285214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runk movements</w:t>
            </w:r>
          </w:p>
        </w:tc>
        <w:tc>
          <w:tcPr>
            <w:tcW w:w="4347" w:type="dxa"/>
            <w:tcBorders>
              <w:top w:val="single" w:sz="4" w:space="0" w:color="auto"/>
            </w:tcBorders>
          </w:tcPr>
          <w:p w14:paraId="1CE1A7E7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ttention, visual processing, problem-solving, working memory, planning movements, reaction time, perceptual-motor coordination, decision making</w:t>
            </w:r>
          </w:p>
        </w:tc>
      </w:tr>
      <w:tr w:rsidR="009368CD" w:rsidRPr="008114DD" w14:paraId="5898EFC4" w14:textId="77777777" w:rsidTr="004616CD">
        <w:tc>
          <w:tcPr>
            <w:tcW w:w="572" w:type="dxa"/>
          </w:tcPr>
          <w:p w14:paraId="62280513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2</w:t>
            </w:r>
          </w:p>
        </w:tc>
        <w:tc>
          <w:tcPr>
            <w:tcW w:w="2763" w:type="dxa"/>
          </w:tcPr>
          <w:p w14:paraId="3457901B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ody and Brain Connection/ </w:t>
            </w: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ath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/ Which is Bigger? </w:t>
            </w:r>
          </w:p>
        </w:tc>
        <w:tc>
          <w:tcPr>
            <w:tcW w:w="1773" w:type="dxa"/>
          </w:tcPr>
          <w:p w14:paraId="1E402C5C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oulder movements</w:t>
            </w:r>
          </w:p>
        </w:tc>
        <w:tc>
          <w:tcPr>
            <w:tcW w:w="4347" w:type="dxa"/>
          </w:tcPr>
          <w:p w14:paraId="1EF28304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ttention, problem-solving, working memory, planning movements, reaction time, perceptual-motor coordination, decision making</w:t>
            </w:r>
          </w:p>
        </w:tc>
      </w:tr>
      <w:tr w:rsidR="009368CD" w:rsidRPr="008114DD" w14:paraId="21717573" w14:textId="77777777" w:rsidTr="004616CD">
        <w:trPr>
          <w:trHeight w:val="1199"/>
        </w:trPr>
        <w:tc>
          <w:tcPr>
            <w:tcW w:w="572" w:type="dxa"/>
            <w:tcBorders>
              <w:bottom w:val="nil"/>
            </w:tcBorders>
            <w:hideMark/>
          </w:tcPr>
          <w:p w14:paraId="7E331EB2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3</w:t>
            </w:r>
          </w:p>
        </w:tc>
        <w:tc>
          <w:tcPr>
            <w:tcW w:w="2763" w:type="dxa"/>
            <w:tcBorders>
              <w:bottom w:val="nil"/>
            </w:tcBorders>
          </w:tcPr>
          <w:p w14:paraId="0A2D9378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dy and Brain Connection/</w:t>
            </w: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emory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/ Strike a Pose </w:t>
            </w:r>
          </w:p>
        </w:tc>
        <w:tc>
          <w:tcPr>
            <w:tcW w:w="1773" w:type="dxa"/>
            <w:tcBorders>
              <w:bottom w:val="nil"/>
            </w:tcBorders>
            <w:hideMark/>
          </w:tcPr>
          <w:p w14:paraId="117F1F5D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pper and lower limb movements</w:t>
            </w:r>
          </w:p>
        </w:tc>
        <w:tc>
          <w:tcPr>
            <w:tcW w:w="4347" w:type="dxa"/>
            <w:tcBorders>
              <w:bottom w:val="nil"/>
            </w:tcBorders>
            <w:hideMark/>
          </w:tcPr>
          <w:p w14:paraId="54E2F22C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Visual processing, working memory, free recall, divided attention, perceptual-motor coordination, decision making </w:t>
            </w:r>
          </w:p>
        </w:tc>
      </w:tr>
      <w:tr w:rsidR="009368CD" w:rsidRPr="008114DD" w14:paraId="47C44D59" w14:textId="77777777" w:rsidTr="004616CD">
        <w:trPr>
          <w:trHeight w:val="85"/>
        </w:trPr>
        <w:tc>
          <w:tcPr>
            <w:tcW w:w="572" w:type="dxa"/>
            <w:tcBorders>
              <w:top w:val="nil"/>
              <w:bottom w:val="nil"/>
            </w:tcBorders>
            <w:hideMark/>
          </w:tcPr>
          <w:p w14:paraId="18B39319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4</w:t>
            </w:r>
          </w:p>
        </w:tc>
        <w:tc>
          <w:tcPr>
            <w:tcW w:w="2763" w:type="dxa"/>
            <w:tcBorders>
              <w:top w:val="nil"/>
              <w:bottom w:val="nil"/>
            </w:tcBorders>
          </w:tcPr>
          <w:p w14:paraId="3C1EE326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ody and Brain Connection/</w:t>
            </w: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emory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Flip &amp; Find</w:t>
            </w:r>
          </w:p>
        </w:tc>
        <w:tc>
          <w:tcPr>
            <w:tcW w:w="1773" w:type="dxa"/>
            <w:tcBorders>
              <w:top w:val="nil"/>
              <w:bottom w:val="nil"/>
            </w:tcBorders>
            <w:hideMark/>
          </w:tcPr>
          <w:p w14:paraId="07FD0412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oulder movements</w:t>
            </w:r>
          </w:p>
        </w:tc>
        <w:tc>
          <w:tcPr>
            <w:tcW w:w="4347" w:type="dxa"/>
            <w:tcBorders>
              <w:top w:val="nil"/>
              <w:bottom w:val="nil"/>
            </w:tcBorders>
            <w:hideMark/>
          </w:tcPr>
          <w:p w14:paraId="1091E329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isual processing, working memory, free recall, processing speed, divided attention, perceptual-motor coordination, decision making</w:t>
            </w:r>
          </w:p>
        </w:tc>
      </w:tr>
      <w:tr w:rsidR="009368CD" w:rsidRPr="008114DD" w14:paraId="672C257A" w14:textId="77777777" w:rsidTr="004616CD">
        <w:tc>
          <w:tcPr>
            <w:tcW w:w="572" w:type="dxa"/>
            <w:tcBorders>
              <w:top w:val="nil"/>
              <w:bottom w:val="single" w:sz="4" w:space="0" w:color="auto"/>
            </w:tcBorders>
            <w:hideMark/>
          </w:tcPr>
          <w:p w14:paraId="50D824AD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5</w:t>
            </w:r>
          </w:p>
        </w:tc>
        <w:tc>
          <w:tcPr>
            <w:tcW w:w="2763" w:type="dxa"/>
            <w:tcBorders>
              <w:top w:val="nil"/>
              <w:bottom w:val="single" w:sz="4" w:space="0" w:color="auto"/>
            </w:tcBorders>
          </w:tcPr>
          <w:p w14:paraId="0F03D66B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Body and Brain Connection/ </w:t>
            </w: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Reflexes</w:t>
            </w: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/ Pop </w:t>
            </w:r>
            <w:proofErr w:type="gram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ill</w:t>
            </w:r>
            <w:proofErr w:type="gram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You Drop </w:t>
            </w:r>
          </w:p>
        </w:tc>
        <w:tc>
          <w:tcPr>
            <w:tcW w:w="1773" w:type="dxa"/>
            <w:tcBorders>
              <w:top w:val="nil"/>
              <w:bottom w:val="single" w:sz="4" w:space="0" w:color="auto"/>
            </w:tcBorders>
            <w:hideMark/>
          </w:tcPr>
          <w:p w14:paraId="21458AFC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houlder movements</w:t>
            </w:r>
          </w:p>
        </w:tc>
        <w:tc>
          <w:tcPr>
            <w:tcW w:w="4347" w:type="dxa"/>
            <w:tcBorders>
              <w:top w:val="nil"/>
              <w:bottom w:val="single" w:sz="4" w:space="0" w:color="auto"/>
            </w:tcBorders>
            <w:hideMark/>
          </w:tcPr>
          <w:p w14:paraId="03F19D4C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ttention, processing speed, visual processing, working memory, free recall, divided attention, perceptual-motor coordination, decision making</w:t>
            </w:r>
          </w:p>
        </w:tc>
      </w:tr>
    </w:tbl>
    <w:p w14:paraId="23A6B45B" w14:textId="77777777" w:rsidR="009368CD" w:rsidRPr="008114DD" w:rsidRDefault="009368CD" w:rsidP="009368CD">
      <w:pPr>
        <w:spacing w:line="360" w:lineRule="auto"/>
        <w:rPr>
          <w:rFonts w:ascii="Times New Roman" w:hAnsi="Times New Roman" w:cs="Times New Roman"/>
          <w:i/>
          <w:iCs/>
          <w:lang w:val="en-US"/>
        </w:rPr>
      </w:pPr>
    </w:p>
    <w:p w14:paraId="4D61C446" w14:textId="77777777" w:rsidR="009368CD" w:rsidRPr="008114DD" w:rsidRDefault="009368CD" w:rsidP="009368CD">
      <w:pPr>
        <w:spacing w:line="36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8114DD">
        <w:rPr>
          <w:rFonts w:ascii="Times New Roman" w:hAnsi="Times New Roman" w:cs="Times New Roman"/>
          <w:b/>
          <w:bCs/>
          <w:sz w:val="22"/>
          <w:szCs w:val="22"/>
          <w:lang w:val="en-US"/>
        </w:rPr>
        <w:t>Table 2. Description of the Wii Fit games</w:t>
      </w:r>
    </w:p>
    <w:tbl>
      <w:tblPr>
        <w:tblStyle w:val="TableGrid"/>
        <w:tblW w:w="9450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0"/>
        <w:gridCol w:w="1530"/>
        <w:gridCol w:w="4320"/>
        <w:gridCol w:w="3060"/>
      </w:tblGrid>
      <w:tr w:rsidR="009368CD" w:rsidRPr="008114DD" w14:paraId="1BDE3BAD" w14:textId="77777777" w:rsidTr="004616CD">
        <w:trPr>
          <w:trHeight w:val="410"/>
        </w:trPr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3AB39AA1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No.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173FED3B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Game Title</w:t>
            </w:r>
          </w:p>
        </w:tc>
        <w:tc>
          <w:tcPr>
            <w:tcW w:w="4320" w:type="dxa"/>
            <w:tcBorders>
              <w:top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0A7CA2A4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otor demands</w:t>
            </w:r>
          </w:p>
        </w:tc>
        <w:tc>
          <w:tcPr>
            <w:tcW w:w="306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B4C6E7" w:themeFill="accent1" w:themeFillTint="66"/>
            <w:vAlign w:val="center"/>
          </w:tcPr>
          <w:p w14:paraId="6A781583" w14:textId="77777777" w:rsidR="009368CD" w:rsidRPr="008114DD" w:rsidRDefault="009368CD" w:rsidP="004616C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Cognitive demands</w:t>
            </w:r>
          </w:p>
        </w:tc>
      </w:tr>
      <w:tr w:rsidR="009368CD" w:rsidRPr="008114DD" w14:paraId="76340AD3" w14:textId="77777777" w:rsidTr="004616CD">
        <w:tc>
          <w:tcPr>
            <w:tcW w:w="540" w:type="dxa"/>
            <w:tcBorders>
              <w:top w:val="single" w:sz="4" w:space="0" w:color="auto"/>
              <w:left w:val="nil"/>
            </w:tcBorders>
            <w:vAlign w:val="center"/>
          </w:tcPr>
          <w:p w14:paraId="37A423B4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vAlign w:val="center"/>
          </w:tcPr>
          <w:p w14:paraId="2EFA91A6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ubble</w:t>
            </w:r>
          </w:p>
        </w:tc>
        <w:tc>
          <w:tcPr>
            <w:tcW w:w="4320" w:type="dxa"/>
            <w:tcBorders>
              <w:top w:val="single" w:sz="4" w:space="0" w:color="auto"/>
            </w:tcBorders>
            <w:vAlign w:val="center"/>
          </w:tcPr>
          <w:p w14:paraId="5DB25E4D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Weight shifting to control the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ntre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f mass</w:t>
            </w:r>
          </w:p>
        </w:tc>
        <w:tc>
          <w:tcPr>
            <w:tcW w:w="3060" w:type="dxa"/>
            <w:tcBorders>
              <w:top w:val="single" w:sz="4" w:space="0" w:color="auto"/>
              <w:right w:val="nil"/>
            </w:tcBorders>
            <w:vAlign w:val="center"/>
          </w:tcPr>
          <w:p w14:paraId="1ED89760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tain attention to visual input</w:t>
            </w:r>
          </w:p>
        </w:tc>
      </w:tr>
      <w:tr w:rsidR="009368CD" w:rsidRPr="008114DD" w14:paraId="0445F9ED" w14:textId="77777777" w:rsidTr="004616CD">
        <w:tc>
          <w:tcPr>
            <w:tcW w:w="540" w:type="dxa"/>
            <w:tcBorders>
              <w:left w:val="nil"/>
            </w:tcBorders>
            <w:vAlign w:val="center"/>
          </w:tcPr>
          <w:p w14:paraId="45902F65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2</w:t>
            </w:r>
          </w:p>
        </w:tc>
        <w:tc>
          <w:tcPr>
            <w:tcW w:w="1530" w:type="dxa"/>
            <w:vAlign w:val="center"/>
          </w:tcPr>
          <w:p w14:paraId="47772183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occer heading</w:t>
            </w:r>
          </w:p>
        </w:tc>
        <w:tc>
          <w:tcPr>
            <w:tcW w:w="4320" w:type="dxa"/>
            <w:vAlign w:val="center"/>
          </w:tcPr>
          <w:p w14:paraId="404D870A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Weight shifting to displace the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ntre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f mass</w:t>
            </w:r>
          </w:p>
        </w:tc>
        <w:tc>
          <w:tcPr>
            <w:tcW w:w="3060" w:type="dxa"/>
            <w:tcBorders>
              <w:right w:val="nil"/>
            </w:tcBorders>
            <w:vAlign w:val="center"/>
          </w:tcPr>
          <w:p w14:paraId="79426C69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isual processing, decision making</w:t>
            </w:r>
          </w:p>
        </w:tc>
      </w:tr>
      <w:tr w:rsidR="009368CD" w:rsidRPr="008114DD" w14:paraId="0A68984F" w14:textId="77777777" w:rsidTr="004616CD">
        <w:tc>
          <w:tcPr>
            <w:tcW w:w="540" w:type="dxa"/>
            <w:tcBorders>
              <w:left w:val="nil"/>
            </w:tcBorders>
            <w:vAlign w:val="center"/>
          </w:tcPr>
          <w:p w14:paraId="0B919D4B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3</w:t>
            </w:r>
          </w:p>
        </w:tc>
        <w:tc>
          <w:tcPr>
            <w:tcW w:w="1530" w:type="dxa"/>
            <w:vAlign w:val="center"/>
          </w:tcPr>
          <w:p w14:paraId="6C4BEF74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able tilt</w:t>
            </w:r>
          </w:p>
        </w:tc>
        <w:tc>
          <w:tcPr>
            <w:tcW w:w="4320" w:type="dxa"/>
            <w:vAlign w:val="center"/>
          </w:tcPr>
          <w:p w14:paraId="382E3199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Weight shifting to control and displace the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ntre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f mass </w:t>
            </w:r>
          </w:p>
        </w:tc>
        <w:tc>
          <w:tcPr>
            <w:tcW w:w="3060" w:type="dxa"/>
            <w:tcBorders>
              <w:right w:val="nil"/>
            </w:tcBorders>
            <w:vAlign w:val="center"/>
          </w:tcPr>
          <w:p w14:paraId="5F31892E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ttention, planning the movement</w:t>
            </w:r>
          </w:p>
        </w:tc>
      </w:tr>
      <w:tr w:rsidR="009368CD" w:rsidRPr="008114DD" w14:paraId="4E35AFA0" w14:textId="77777777" w:rsidTr="004616CD">
        <w:tc>
          <w:tcPr>
            <w:tcW w:w="540" w:type="dxa"/>
            <w:tcBorders>
              <w:left w:val="nil"/>
            </w:tcBorders>
            <w:vAlign w:val="center"/>
          </w:tcPr>
          <w:p w14:paraId="69A7C612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4</w:t>
            </w:r>
          </w:p>
        </w:tc>
        <w:tc>
          <w:tcPr>
            <w:tcW w:w="1530" w:type="dxa"/>
            <w:vAlign w:val="center"/>
          </w:tcPr>
          <w:p w14:paraId="6466834B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ki Slalom</w:t>
            </w:r>
          </w:p>
        </w:tc>
        <w:tc>
          <w:tcPr>
            <w:tcW w:w="4320" w:type="dxa"/>
            <w:vAlign w:val="center"/>
          </w:tcPr>
          <w:p w14:paraId="4BC7BD85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Weight shifting to displace the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ntre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f mass</w:t>
            </w:r>
          </w:p>
        </w:tc>
        <w:tc>
          <w:tcPr>
            <w:tcW w:w="3060" w:type="dxa"/>
            <w:tcBorders>
              <w:right w:val="nil"/>
            </w:tcBorders>
            <w:vAlign w:val="center"/>
          </w:tcPr>
          <w:p w14:paraId="48BE7906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lanning the movement, attention to visual input</w:t>
            </w:r>
          </w:p>
        </w:tc>
      </w:tr>
      <w:tr w:rsidR="009368CD" w:rsidRPr="008114DD" w14:paraId="15EDCF43" w14:textId="77777777" w:rsidTr="004616CD">
        <w:tc>
          <w:tcPr>
            <w:tcW w:w="540" w:type="dxa"/>
            <w:tcBorders>
              <w:left w:val="nil"/>
              <w:bottom w:val="single" w:sz="4" w:space="0" w:color="auto"/>
            </w:tcBorders>
            <w:vAlign w:val="center"/>
          </w:tcPr>
          <w:p w14:paraId="7C9F5BCC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5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vAlign w:val="center"/>
          </w:tcPr>
          <w:p w14:paraId="089196AD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enguin Slide</w:t>
            </w:r>
          </w:p>
        </w:tc>
        <w:tc>
          <w:tcPr>
            <w:tcW w:w="4320" w:type="dxa"/>
            <w:tcBorders>
              <w:bottom w:val="single" w:sz="4" w:space="0" w:color="auto"/>
            </w:tcBorders>
            <w:vAlign w:val="center"/>
          </w:tcPr>
          <w:p w14:paraId="544E1E2C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Weight shifting to displace rapidly the </w:t>
            </w:r>
            <w:proofErr w:type="spellStart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ntre</w:t>
            </w:r>
            <w:proofErr w:type="spellEnd"/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of mass</w:t>
            </w:r>
          </w:p>
        </w:tc>
        <w:tc>
          <w:tcPr>
            <w:tcW w:w="3060" w:type="dxa"/>
            <w:tcBorders>
              <w:bottom w:val="single" w:sz="4" w:space="0" w:color="auto"/>
              <w:right w:val="nil"/>
            </w:tcBorders>
            <w:vAlign w:val="center"/>
          </w:tcPr>
          <w:p w14:paraId="53E86815" w14:textId="77777777" w:rsidR="009368CD" w:rsidRPr="008114DD" w:rsidRDefault="009368CD" w:rsidP="004616C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114D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Planning the movement </w:t>
            </w:r>
          </w:p>
        </w:tc>
      </w:tr>
    </w:tbl>
    <w:p w14:paraId="5F350AD0" w14:textId="77777777" w:rsidR="009368CD" w:rsidRPr="008114DD" w:rsidRDefault="009368CD" w:rsidP="009368CD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1"/>
          <w:szCs w:val="21"/>
          <w:lang w:val="en-US"/>
        </w:rPr>
      </w:pPr>
    </w:p>
    <w:p w14:paraId="10ECC6BA" w14:textId="77777777" w:rsidR="009368CD" w:rsidRPr="008114DD" w:rsidRDefault="009368CD" w:rsidP="009368CD">
      <w:pPr>
        <w:rPr>
          <w:rFonts w:ascii="Times New Roman" w:hAnsi="Times New Roman" w:cs="Times New Roman"/>
          <w:lang w:val="en-US"/>
        </w:rPr>
        <w:sectPr w:rsidR="009368CD" w:rsidRPr="008114DD" w:rsidSect="00CF753C">
          <w:pgSz w:w="12240" w:h="15840" w:code="1"/>
          <w:pgMar w:top="1440" w:right="1440" w:bottom="1440" w:left="1440" w:header="708" w:footer="708" w:gutter="0"/>
          <w:cols w:space="708"/>
          <w:docGrid w:linePitch="360"/>
        </w:sectPr>
      </w:pPr>
    </w:p>
    <w:p w14:paraId="66907608" w14:textId="1C19E08D" w:rsidR="009368CD" w:rsidRPr="008114DD" w:rsidRDefault="009368CD" w:rsidP="009368CD">
      <w:pPr>
        <w:spacing w:line="360" w:lineRule="auto"/>
        <w:jc w:val="both"/>
        <w:rPr>
          <w:rFonts w:ascii="Times New Roman" w:hAnsi="Times New Roman" w:cs="Times New Roman"/>
          <w:b/>
          <w:bCs/>
          <w:noProof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bCs/>
          <w:noProof/>
          <w:sz w:val="21"/>
          <w:szCs w:val="21"/>
          <w:lang w:val="en-US"/>
        </w:rPr>
        <w:lastRenderedPageBreak/>
        <w:t>Section</w:t>
      </w:r>
      <w:r w:rsidRPr="008114DD">
        <w:rPr>
          <w:rFonts w:ascii="Times New Roman" w:hAnsi="Times New Roman" w:cs="Times New Roman"/>
          <w:b/>
          <w:bCs/>
          <w:noProof/>
          <w:sz w:val="21"/>
          <w:szCs w:val="21"/>
          <w:lang w:val="en-US"/>
        </w:rPr>
        <w:t xml:space="preserve"> 3: Participants characteristics at baseline (PP)</w:t>
      </w:r>
    </w:p>
    <w:p w14:paraId="4F0CEE0B" w14:textId="77777777" w:rsidR="009368CD" w:rsidRPr="008114DD" w:rsidRDefault="009368CD" w:rsidP="009368CD">
      <w:pPr>
        <w:rPr>
          <w:rFonts w:ascii="Times New Roman" w:hAnsi="Times New Roman" w:cs="Times New Roman"/>
          <w:lang w:val="en-US"/>
        </w:rPr>
      </w:pPr>
    </w:p>
    <w:tbl>
      <w:tblPr>
        <w:tblW w:w="88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250"/>
        <w:gridCol w:w="2368"/>
        <w:gridCol w:w="1685"/>
        <w:gridCol w:w="1822"/>
        <w:gridCol w:w="756"/>
      </w:tblGrid>
      <w:tr w:rsidR="009368CD" w:rsidRPr="008114DD" w14:paraId="33A00B91" w14:textId="77777777" w:rsidTr="00202C2D">
        <w:trPr>
          <w:trHeight w:val="42"/>
          <w:tblHeader/>
        </w:trPr>
        <w:tc>
          <w:tcPr>
            <w:tcW w:w="2250" w:type="dxa"/>
            <w:tcBorders>
              <w:top w:val="single" w:sz="4" w:space="0" w:color="auto"/>
              <w:left w:val="nil"/>
              <w:bottom w:val="single" w:sz="4" w:space="0" w:color="auto"/>
              <w:right w:val="single" w:sz="6" w:space="0" w:color="A6A6A6"/>
            </w:tcBorders>
            <w:shd w:val="clear" w:color="auto" w:fill="B4C6E7" w:themeFill="accent1" w:themeFillTint="6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E14ED5E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  <w:t>Variables</w:t>
            </w:r>
          </w:p>
        </w:tc>
        <w:tc>
          <w:tcPr>
            <w:tcW w:w="2368" w:type="dxa"/>
            <w:tcBorders>
              <w:top w:val="single" w:sz="4" w:space="0" w:color="auto"/>
              <w:left w:val="single" w:sz="6" w:space="0" w:color="A6A6A6"/>
              <w:bottom w:val="single" w:sz="4" w:space="0" w:color="auto"/>
              <w:right w:val="single" w:sz="6" w:space="0" w:color="A6A6A6"/>
            </w:tcBorders>
            <w:shd w:val="clear" w:color="auto" w:fill="B4C6E7" w:themeFill="accent1" w:themeFillTint="6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3E3130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  <w:t>Sub-category</w:t>
            </w:r>
          </w:p>
        </w:tc>
        <w:tc>
          <w:tcPr>
            <w:tcW w:w="1685" w:type="dxa"/>
            <w:tcBorders>
              <w:top w:val="single" w:sz="4" w:space="0" w:color="auto"/>
              <w:left w:val="single" w:sz="6" w:space="0" w:color="A6A6A6"/>
              <w:bottom w:val="single" w:sz="4" w:space="0" w:color="auto"/>
              <w:right w:val="single" w:sz="6" w:space="0" w:color="A6A6A6"/>
            </w:tcBorders>
            <w:shd w:val="clear" w:color="auto" w:fill="B4C6E7" w:themeFill="accent1" w:themeFillTint="6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95DD240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  <w:t>Xbox group (</w:t>
            </w:r>
            <w:r w:rsidRPr="008114D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333333"/>
                <w:sz w:val="20"/>
                <w:szCs w:val="20"/>
                <w:lang w:val="en-US" w:eastAsia="en-GB"/>
              </w:rPr>
              <w:t>n</w:t>
            </w:r>
            <w:r w:rsidRPr="008114DD"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  <w:t> = 18)</w:t>
            </w:r>
          </w:p>
        </w:tc>
        <w:tc>
          <w:tcPr>
            <w:tcW w:w="1822" w:type="dxa"/>
            <w:tcBorders>
              <w:top w:val="single" w:sz="4" w:space="0" w:color="auto"/>
              <w:left w:val="single" w:sz="6" w:space="0" w:color="A6A6A6"/>
              <w:bottom w:val="single" w:sz="4" w:space="0" w:color="auto"/>
              <w:right w:val="single" w:sz="6" w:space="0" w:color="A6A6A6"/>
            </w:tcBorders>
            <w:shd w:val="clear" w:color="auto" w:fill="B4C6E7" w:themeFill="accent1" w:themeFillTint="6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F57D1D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  <w:t>Wii Fit group (</w:t>
            </w:r>
            <w:r w:rsidRPr="008114D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333333"/>
                <w:sz w:val="20"/>
                <w:szCs w:val="20"/>
                <w:lang w:val="en-US" w:eastAsia="en-GB"/>
              </w:rPr>
              <w:t>n</w:t>
            </w:r>
            <w:r w:rsidRPr="008114DD"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  <w:t> = 18)</w:t>
            </w:r>
          </w:p>
        </w:tc>
        <w:tc>
          <w:tcPr>
            <w:tcW w:w="756" w:type="dxa"/>
            <w:tcBorders>
              <w:top w:val="single" w:sz="4" w:space="0" w:color="auto"/>
              <w:left w:val="single" w:sz="6" w:space="0" w:color="A6A6A6"/>
              <w:bottom w:val="single" w:sz="4" w:space="0" w:color="auto"/>
              <w:right w:val="nil"/>
            </w:tcBorders>
            <w:shd w:val="clear" w:color="auto" w:fill="B4C6E7" w:themeFill="accent1" w:themeFillTint="66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71B0BC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b/>
                <w:bCs/>
                <w:color w:val="333333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333333"/>
                <w:sz w:val="20"/>
                <w:szCs w:val="20"/>
                <w:lang w:val="en-US" w:eastAsia="en-GB"/>
              </w:rPr>
              <w:t xml:space="preserve">P </w:t>
            </w:r>
          </w:p>
        </w:tc>
      </w:tr>
      <w:tr w:rsidR="009368CD" w:rsidRPr="008114DD" w14:paraId="25B8CF65" w14:textId="77777777" w:rsidTr="00202C2D">
        <w:trPr>
          <w:trHeight w:val="269"/>
        </w:trPr>
        <w:tc>
          <w:tcPr>
            <w:tcW w:w="22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DE88295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 xml:space="preserve">Age in years, mean 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fldChar w:fldCharType="begin"/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instrText xml:space="preserve"> ADDIN EN.CITE &lt;EndNote&gt;&lt;Cite ExcludeYear="1"&gt;&lt;Author&gt;Jutten&lt;/Author&gt;&lt;Year&gt;2017&lt;/Year&gt;&lt;RecNum&gt;16&lt;/RecNum&gt;&lt;DisplayText&gt;(Jutten et al.)&lt;/DisplayText&gt;&lt;record&gt;&lt;rec-number&gt;16&lt;/rec-number&gt;&lt;foreign-keys&gt;&lt;key app="EN" db-id="vrf5pd2dadwvt2eaa5350exssdp2eeaerxrx" timestamp="1667053401"&gt;16&lt;/key&gt;&lt;/foreign-keys&gt;&lt;ref-type name="Journal Article"&gt;17&lt;/ref-type&gt;&lt;contributors&gt;&lt;authors&gt;&lt;author&gt;Jutten, Roos J&lt;/author&gt;&lt;author&gt;Peeters, Carel FW&lt;/author&gt;&lt;author&gt;Leijdesdorff, Sophie MJ&lt;/author&gt;&lt;author&gt;Visser, Pieter Jelle&lt;/author&gt;&lt;author&gt;Maier, Andrea B&lt;/author&gt;&lt;author&gt;Terwee, Caroline B&lt;/author&gt;&lt;author&gt;Scheltens, Philip&lt;/author&gt;&lt;author&gt;Sikkes, Sietske AM&lt;/author&gt;&lt;/authors&gt;&lt;/contributors&gt;&lt;titles&gt;&lt;title&gt;Detecting functional decline from normal aging to dementia: development and validation of a short version of the Amsterdam IADL Questionnaire&lt;/title&gt;&lt;secondary-title&gt;Alzheimer&amp;apos;s &amp;amp; Dementia: Diagnosis, Assessment &amp;amp; Disease Monitoring&lt;/secondary-title&gt;&lt;/titles&gt;&lt;pages&gt;26-35&lt;/pages&gt;&lt;volume&gt;8&lt;/volume&gt;&lt;dates&gt;&lt;year&gt;2017&lt;/year&gt;&lt;/dates&gt;&lt;isbn&gt;2352-8729&lt;/isbn&gt;&lt;urls&gt;&lt;/urls&gt;&lt;/record&gt;&lt;/Cite&gt;&lt;/EndNote&gt;</w:instrTex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fldChar w:fldCharType="separate"/>
            </w:r>
            <w:r w:rsidRPr="008114D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val="en-US" w:eastAsia="en-GB"/>
              </w:rPr>
              <w:t>(SD)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23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BE65DD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 </w:t>
            </w:r>
          </w:p>
        </w:tc>
        <w:tc>
          <w:tcPr>
            <w:tcW w:w="16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FAB583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74.3 (5.7)</w:t>
            </w:r>
          </w:p>
        </w:tc>
        <w:tc>
          <w:tcPr>
            <w:tcW w:w="18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7B646F6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72.8 (4.8)</w:t>
            </w:r>
          </w:p>
        </w:tc>
        <w:tc>
          <w:tcPr>
            <w:tcW w:w="7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571397F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40</w:t>
            </w:r>
          </w:p>
        </w:tc>
      </w:tr>
      <w:tr w:rsidR="009368CD" w:rsidRPr="008114DD" w14:paraId="553C7C90" w14:textId="77777777" w:rsidTr="00202C2D">
        <w:trPr>
          <w:trHeight w:val="271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DF91D2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Gender, </w:t>
            </w:r>
            <w:r w:rsidRPr="008114DD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US" w:eastAsia="en-GB"/>
              </w:rPr>
              <w:t>n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 (%)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8E105C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Male</w:t>
            </w:r>
          </w:p>
          <w:p w14:paraId="0BA6EF72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Female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E3CA795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5 (27.8)</w:t>
            </w:r>
          </w:p>
          <w:p w14:paraId="17F5B75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3 (72.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4886CDD5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6 (33.3)</w:t>
            </w:r>
          </w:p>
          <w:p w14:paraId="769346A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2 (66.7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B0B8D68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72</w:t>
            </w:r>
          </w:p>
        </w:tc>
      </w:tr>
      <w:tr w:rsidR="009368CD" w:rsidRPr="008114DD" w14:paraId="62B254F3" w14:textId="77777777" w:rsidTr="00202C2D">
        <w:trPr>
          <w:trHeight w:val="326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C83797B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BMI</w:t>
            </w:r>
            <w:r w:rsidRPr="008114DD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 xml:space="preserve">(kg/m²), mean 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fldChar w:fldCharType="begin"/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instrText xml:space="preserve"> ADDIN EN.CITE &lt;EndNote&gt;&lt;Cite ExcludeYear="1"&gt;&lt;Author&gt;Jutten&lt;/Author&gt;&lt;Year&gt;2017&lt;/Year&gt;&lt;RecNum&gt;16&lt;/RecNum&gt;&lt;DisplayText&gt;(Jutten et al.)&lt;/DisplayText&gt;&lt;record&gt;&lt;rec-number&gt;16&lt;/rec-number&gt;&lt;foreign-keys&gt;&lt;key app="EN" db-id="vrf5pd2dadwvt2eaa5350exssdp2eeaerxrx" timestamp="1667053401"&gt;16&lt;/key&gt;&lt;/foreign-keys&gt;&lt;ref-type name="Journal Article"&gt;17&lt;/ref-type&gt;&lt;contributors&gt;&lt;authors&gt;&lt;author&gt;Jutten, Roos J&lt;/author&gt;&lt;author&gt;Peeters, Carel FW&lt;/author&gt;&lt;author&gt;Leijdesdorff, Sophie MJ&lt;/author&gt;&lt;author&gt;Visser, Pieter Jelle&lt;/author&gt;&lt;author&gt;Maier, Andrea B&lt;/author&gt;&lt;author&gt;Terwee, Caroline B&lt;/author&gt;&lt;author&gt;Scheltens, Philip&lt;/author&gt;&lt;author&gt;Sikkes, Sietske AM&lt;/author&gt;&lt;/authors&gt;&lt;/contributors&gt;&lt;titles&gt;&lt;title&gt;Detecting functional decline from normal aging to dementia: development and validation of a short version of the Amsterdam IADL Questionnaire&lt;/title&gt;&lt;secondary-title&gt;Alzheimer&amp;apos;s &amp;amp; Dementia: Diagnosis, Assessment &amp;amp; Disease Monitoring&lt;/secondary-title&gt;&lt;/titles&gt;&lt;pages&gt;26-35&lt;/pages&gt;&lt;volume&gt;8&lt;/volume&gt;&lt;dates&gt;&lt;year&gt;2017&lt;/year&gt;&lt;/dates&gt;&lt;isbn&gt;2352-8729&lt;/isbn&gt;&lt;urls&gt;&lt;/urls&gt;&lt;/record&gt;&lt;/Cite&gt;&lt;/EndNote&gt;</w:instrTex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fldChar w:fldCharType="separate"/>
            </w:r>
            <w:r w:rsidRPr="008114DD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val="en-US" w:eastAsia="en-GB"/>
              </w:rPr>
              <w:t>(SD)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AD81D0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 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FDD877B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27.6 (5.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30A3448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26.3 (3.8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289273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40</w:t>
            </w:r>
          </w:p>
        </w:tc>
      </w:tr>
      <w:tr w:rsidR="009368CD" w:rsidRPr="008114DD" w14:paraId="07B8BAD3" w14:textId="77777777" w:rsidTr="00202C2D">
        <w:trPr>
          <w:trHeight w:val="326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6E71E4A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Physically active,</w:t>
            </w:r>
            <w:r w:rsidRPr="008114DD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US" w:eastAsia="en-GB"/>
              </w:rPr>
              <w:t xml:space="preserve"> n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 xml:space="preserve"> (%) 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25E3E4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1488E33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8 (100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6281AD9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7 (94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3EE4AC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31</w:t>
            </w:r>
          </w:p>
        </w:tc>
      </w:tr>
      <w:tr w:rsidR="009368CD" w:rsidRPr="008114DD" w14:paraId="642DB566" w14:textId="77777777" w:rsidTr="00202C2D">
        <w:trPr>
          <w:trHeight w:val="326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4E3D90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Fall history,</w:t>
            </w:r>
            <w:r w:rsidRPr="008114DD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US" w:eastAsia="en-GB"/>
              </w:rPr>
              <w:t xml:space="preserve"> n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 (%)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440A2AC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518CFF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2 (11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3EF1A3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 (6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76CE5206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55</w:t>
            </w:r>
          </w:p>
        </w:tc>
      </w:tr>
      <w:tr w:rsidR="009368CD" w:rsidRPr="008114DD" w14:paraId="2DB89C8D" w14:textId="77777777" w:rsidTr="00202C2D">
        <w:trPr>
          <w:trHeight w:val="326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E12B4F8" w14:textId="07D3ED3C" w:rsidR="009368CD" w:rsidRPr="008114DD" w:rsidRDefault="009368C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Comorbidity,</w:t>
            </w:r>
            <w:r w:rsidRPr="008114DD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20"/>
                <w:szCs w:val="20"/>
                <w:lang w:val="en-US" w:eastAsia="en-GB"/>
              </w:rPr>
              <w:t xml:space="preserve"> n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 (%)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4F716EE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Asthma</w:t>
            </w:r>
          </w:p>
          <w:p w14:paraId="26377B69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Diabetes</w:t>
            </w:r>
          </w:p>
          <w:p w14:paraId="3986218B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 xml:space="preserve">Head injury </w:t>
            </w:r>
          </w:p>
          <w:p w14:paraId="69C1A663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Heart problems</w:t>
            </w:r>
          </w:p>
          <w:p w14:paraId="45191C73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Musculoskeletal problems</w:t>
            </w:r>
          </w:p>
          <w:p w14:paraId="6F65449C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Vision problems</w:t>
            </w:r>
          </w:p>
          <w:p w14:paraId="1B0616E6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Hearing problems</w:t>
            </w:r>
          </w:p>
          <w:p w14:paraId="53A943B4" w14:textId="77777777" w:rsidR="00202C2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High blood pressure</w:t>
            </w:r>
          </w:p>
          <w:p w14:paraId="1EB54C10" w14:textId="1F973B8A" w:rsidR="009368CD" w:rsidRPr="008114DD" w:rsidRDefault="00202C2D" w:rsidP="00202C2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Multiple comorbidity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7FDBB33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 (6)</w:t>
            </w:r>
          </w:p>
          <w:p w14:paraId="3C036FD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1 (6)</w:t>
            </w:r>
          </w:p>
          <w:p w14:paraId="6AE65C8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1 (6)</w:t>
            </w:r>
          </w:p>
          <w:p w14:paraId="22797813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2 (11)</w:t>
            </w:r>
          </w:p>
          <w:p w14:paraId="2900254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5 (28)</w:t>
            </w:r>
          </w:p>
          <w:p w14:paraId="05A2ED5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1 (6)</w:t>
            </w:r>
          </w:p>
          <w:p w14:paraId="5678B0B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5 (28)</w:t>
            </w:r>
          </w:p>
          <w:p w14:paraId="6F207BE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7 (39)</w:t>
            </w:r>
          </w:p>
          <w:p w14:paraId="4C3F215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4 (2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41C6477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2 (11)</w:t>
            </w:r>
          </w:p>
          <w:p w14:paraId="6EAF9D5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1 (6)</w:t>
            </w:r>
          </w:p>
          <w:p w14:paraId="6233933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3 (17)</w:t>
            </w:r>
          </w:p>
          <w:p w14:paraId="6FA31D1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 (0)</w:t>
            </w:r>
          </w:p>
          <w:p w14:paraId="5FA0B89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10 (55)</w:t>
            </w:r>
          </w:p>
          <w:p w14:paraId="33D6C87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1 (6)</w:t>
            </w:r>
          </w:p>
          <w:p w14:paraId="51D5FD0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7 (39)</w:t>
            </w:r>
          </w:p>
          <w:p w14:paraId="195920C2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4 (22)</w:t>
            </w:r>
          </w:p>
          <w:p w14:paraId="0B4A67D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9 (50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A7014B8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55</w:t>
            </w:r>
          </w:p>
          <w:p w14:paraId="78D7AE6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99</w:t>
            </w:r>
          </w:p>
          <w:p w14:paraId="054BBF2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29</w:t>
            </w:r>
          </w:p>
          <w:p w14:paraId="45F0108E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15</w:t>
            </w:r>
          </w:p>
          <w:p w14:paraId="25B800F0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06</w:t>
            </w:r>
          </w:p>
          <w:p w14:paraId="1F08B980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99</w:t>
            </w:r>
          </w:p>
          <w:p w14:paraId="2CC133D3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48</w:t>
            </w:r>
          </w:p>
          <w:p w14:paraId="0AEDF4B5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28</w:t>
            </w:r>
          </w:p>
          <w:p w14:paraId="65D1691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  <w:t>0.08</w:t>
            </w:r>
          </w:p>
        </w:tc>
      </w:tr>
      <w:tr w:rsidR="009368CD" w:rsidRPr="008114DD" w14:paraId="7DD77FC7" w14:textId="77777777" w:rsidTr="00202C2D">
        <w:trPr>
          <w:trHeight w:val="271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E5A8BD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FES, median (IQR)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12B4716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2F706220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8 (2)</w:t>
            </w: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US" w:eastAsia="en-GB"/>
              </w:rPr>
              <w:t xml:space="preserve"> 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05714550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vertAlign w:val="superscript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 xml:space="preserve">7 (1) 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  <w:hideMark/>
          </w:tcPr>
          <w:p w14:paraId="657CBFD0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39</w:t>
            </w:r>
          </w:p>
        </w:tc>
      </w:tr>
      <w:tr w:rsidR="009368CD" w:rsidRPr="008114DD" w14:paraId="4CB58B37" w14:textId="77777777" w:rsidTr="00202C2D">
        <w:trPr>
          <w:trHeight w:val="30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4F4DE0B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FRT, cm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79B39EC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Ankle</w:t>
            </w:r>
          </w:p>
          <w:p w14:paraId="7ADF3C9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Hip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61254AD8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5.6 (3.7)</w:t>
            </w:r>
          </w:p>
          <w:p w14:paraId="6EB52B6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22.7 (5.1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74E7CE3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6.3 (3.9)</w:t>
            </w:r>
          </w:p>
          <w:p w14:paraId="5919D71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24.4 (6.4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4F5EA51D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62</w:t>
            </w:r>
          </w:p>
          <w:p w14:paraId="7CF1361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38</w:t>
            </w:r>
          </w:p>
        </w:tc>
      </w:tr>
      <w:tr w:rsidR="009368CD" w:rsidRPr="008114DD" w14:paraId="678A3376" w14:textId="77777777" w:rsidTr="00202C2D">
        <w:trPr>
          <w:trHeight w:val="24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6BAA9BE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TUG, sec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B2C3F2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B80227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1.1 (2.3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DB74B3B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9.8 (1.7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BCDF70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06</w:t>
            </w:r>
          </w:p>
        </w:tc>
      </w:tr>
      <w:tr w:rsidR="009368CD" w:rsidRPr="008114DD" w14:paraId="0B7D483B" w14:textId="77777777" w:rsidTr="00202C2D">
        <w:trPr>
          <w:trHeight w:val="24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BE51BF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HVLT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F6FCF3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5F6D590E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27.2 (4.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0FE5365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27.9 (3.1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7D1ECF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56</w:t>
            </w:r>
          </w:p>
        </w:tc>
      </w:tr>
      <w:tr w:rsidR="009368CD" w:rsidRPr="008114DD" w14:paraId="441F63A5" w14:textId="77777777" w:rsidTr="00202C2D">
        <w:trPr>
          <w:trHeight w:val="24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6048C5B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VST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62D5E5DB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RT (mean)</w:t>
            </w:r>
          </w:p>
          <w:p w14:paraId="42DFDD5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SD (mean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13C650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707.6 (136.9)</w:t>
            </w:r>
          </w:p>
          <w:p w14:paraId="24FD478A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440.8 (153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3AE4C3B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635.4 (166.7)</w:t>
            </w:r>
          </w:p>
          <w:p w14:paraId="70AF37C4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354.6 (154.8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CFB4D39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17</w:t>
            </w:r>
          </w:p>
          <w:p w14:paraId="1FCE304B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10</w:t>
            </w:r>
          </w:p>
        </w:tc>
      </w:tr>
      <w:tr w:rsidR="009368CD" w:rsidRPr="008114DD" w14:paraId="7C310CC4" w14:textId="77777777" w:rsidTr="00202C2D">
        <w:trPr>
          <w:trHeight w:val="244"/>
        </w:trPr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33E85D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CBT</w:t>
            </w:r>
          </w:p>
        </w:tc>
        <w:tc>
          <w:tcPr>
            <w:tcW w:w="236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10A134DE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</w:p>
        </w:tc>
        <w:tc>
          <w:tcPr>
            <w:tcW w:w="168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1375DF20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4.72 (1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2BFD9B2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5 (0.6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B3505EC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30</w:t>
            </w:r>
          </w:p>
        </w:tc>
      </w:tr>
      <w:tr w:rsidR="009368CD" w:rsidRPr="008114DD" w14:paraId="529F13CD" w14:textId="77777777" w:rsidTr="00202C2D">
        <w:trPr>
          <w:trHeight w:val="244"/>
        </w:trPr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0C3B9D6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ST</w:t>
            </w:r>
          </w:p>
        </w:tc>
        <w:tc>
          <w:tcPr>
            <w:tcW w:w="23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6FBCF951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No of error</w:t>
            </w:r>
          </w:p>
          <w:p w14:paraId="3FB58992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RT (mean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326B6FB2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.2 (1.4)</w:t>
            </w:r>
          </w:p>
          <w:p w14:paraId="5EA8C858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455.5 (230.6)</w:t>
            </w:r>
          </w:p>
        </w:tc>
        <w:tc>
          <w:tcPr>
            <w:tcW w:w="18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0C1AB927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.3 (1.4)</w:t>
            </w:r>
          </w:p>
          <w:p w14:paraId="783DD732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1378.6 (221.4)</w:t>
            </w:r>
          </w:p>
        </w:tc>
        <w:tc>
          <w:tcPr>
            <w:tcW w:w="7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tcMar>
              <w:top w:w="90" w:type="dxa"/>
              <w:left w:w="90" w:type="dxa"/>
              <w:bottom w:w="90" w:type="dxa"/>
              <w:right w:w="90" w:type="dxa"/>
            </w:tcMar>
          </w:tcPr>
          <w:p w14:paraId="777584AF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81</w:t>
            </w:r>
          </w:p>
          <w:p w14:paraId="72702096" w14:textId="77777777" w:rsidR="009368CD" w:rsidRPr="008114DD" w:rsidRDefault="009368CD" w:rsidP="004616CD">
            <w:pPr>
              <w:spacing w:line="276" w:lineRule="auto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</w:pPr>
            <w:r w:rsidRPr="008114DD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GB"/>
              </w:rPr>
              <w:t>0.31</w:t>
            </w:r>
          </w:p>
        </w:tc>
      </w:tr>
    </w:tbl>
    <w:p w14:paraId="3BC77C4F" w14:textId="3D3731AE" w:rsidR="009368CD" w:rsidRPr="008114DD" w:rsidRDefault="009368CD" w:rsidP="009368CD">
      <w:pPr>
        <w:spacing w:line="36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8114DD">
        <w:rPr>
          <w:rFonts w:ascii="Times New Roman" w:hAnsi="Times New Roman" w:cs="Times New Roman"/>
          <w:noProof/>
          <w:sz w:val="18"/>
          <w:szCs w:val="18"/>
          <w:lang w:val="en-US"/>
        </w:rPr>
        <w:t xml:space="preserve">Note. BMI: Body Mass Index, FES: Fall Efficacy Scale, FRT: Functional Reach Test, TUG: Timed Up and Go Test; </w:t>
      </w:r>
      <w:r w:rsidRPr="008114DD">
        <w:rPr>
          <w:rFonts w:ascii="Times New Roman" w:hAnsi="Times New Roman" w:cs="Times New Roman"/>
          <w:sz w:val="18"/>
          <w:szCs w:val="18"/>
          <w:lang w:val="en-US"/>
        </w:rPr>
        <w:t xml:space="preserve">HVLT: </w:t>
      </w:r>
      <w:r w:rsidRPr="008114DD">
        <w:rPr>
          <w:rFonts w:ascii="Times New Roman" w:eastAsia="Times New Roman" w:hAnsi="Times New Roman" w:cs="Times New Roman"/>
          <w:sz w:val="18"/>
          <w:szCs w:val="18"/>
          <w:lang w:val="en-US" w:eastAsia="en-GB"/>
        </w:rPr>
        <w:t xml:space="preserve">Hopkins Verbal Learning Test, </w:t>
      </w:r>
      <w:r w:rsidRPr="008114DD">
        <w:rPr>
          <w:rFonts w:ascii="Times New Roman" w:hAnsi="Times New Roman" w:cs="Times New Roman"/>
          <w:sz w:val="18"/>
          <w:szCs w:val="18"/>
          <w:lang w:val="en-US"/>
        </w:rPr>
        <w:t xml:space="preserve">VST: Visual sensitivity Test, CBT: Corsi-Block-tapping Test,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ST: </w:t>
      </w:r>
      <w:r w:rsidRPr="008114DD">
        <w:rPr>
          <w:rFonts w:ascii="Times New Roman" w:hAnsi="Times New Roman" w:cs="Times New Roman"/>
          <w:sz w:val="18"/>
          <w:szCs w:val="18"/>
          <w:lang w:val="en-US"/>
        </w:rPr>
        <w:t>Stroop Task, RT: reaction time, SD: standard deviation</w:t>
      </w:r>
      <w:r>
        <w:rPr>
          <w:rFonts w:ascii="Times New Roman" w:hAnsi="Times New Roman" w:cs="Times New Roman"/>
          <w:sz w:val="18"/>
          <w:szCs w:val="18"/>
          <w:lang w:val="en-US"/>
        </w:rPr>
        <w:t>.</w:t>
      </w:r>
    </w:p>
    <w:p w14:paraId="15598C6F" w14:textId="77777777" w:rsidR="00975419" w:rsidRPr="009368CD" w:rsidRDefault="00975419">
      <w:pPr>
        <w:rPr>
          <w:lang w:val="en-US"/>
        </w:rPr>
      </w:pPr>
    </w:p>
    <w:sectPr w:rsidR="00975419" w:rsidRPr="009368CD" w:rsidSect="00CF753C">
      <w:footerReference w:type="even" r:id="rId8"/>
      <w:footerReference w:type="default" r:id="rId9"/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F0E397" w14:textId="77777777" w:rsidR="004F22ED" w:rsidRDefault="004F22ED" w:rsidP="009368CD">
      <w:r>
        <w:separator/>
      </w:r>
    </w:p>
  </w:endnote>
  <w:endnote w:type="continuationSeparator" w:id="0">
    <w:p w14:paraId="6BDC51FD" w14:textId="77777777" w:rsidR="004F22ED" w:rsidRDefault="004F22ED" w:rsidP="009368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7BA617" w14:textId="07C19D2C" w:rsidR="008E123A" w:rsidRDefault="008E123A">
    <w:pPr>
      <w:pStyle w:val="Footer"/>
    </w:pPr>
    <w:hyperlink r:id="rId1" w:history="1">
      <w:r w:rsidRPr="0022562E">
        <w:rPr>
          <w:rStyle w:val="Hyperlink"/>
        </w:rPr>
        <w:t>https://doi.org/</w:t>
      </w:r>
      <w:r w:rsidRPr="0022562E">
        <w:rPr>
          <w:rStyle w:val="Hyperlink"/>
        </w:rPr>
        <w:t>10.17028/rd.lboro.25257331</w:t>
      </w:r>
    </w:hyperlink>
    <w:r>
      <w:t xml:space="preserve"> (c) the Authors, CC-BY NC ND 4.0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903764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EF8BE8F" w14:textId="77777777" w:rsidR="00975419" w:rsidRDefault="00CA17BA" w:rsidP="0049497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7B36850" w14:textId="77777777" w:rsidR="00975419" w:rsidRDefault="00975419" w:rsidP="0071591F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8116249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B220FA5" w14:textId="77777777" w:rsidR="00975419" w:rsidRDefault="00CA17BA" w:rsidP="0049497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0223C87D" w14:textId="77777777" w:rsidR="00CA17BA" w:rsidRDefault="00CA17BA" w:rsidP="00CA17BA">
    <w:pPr>
      <w:pStyle w:val="Footer"/>
    </w:pPr>
    <w:hyperlink r:id="rId1" w:history="1">
      <w:r w:rsidRPr="0022562E">
        <w:rPr>
          <w:rStyle w:val="Hyperlink"/>
        </w:rPr>
        <w:t>https://doi.org/10.17028/rd.lboro.25257331</w:t>
      </w:r>
    </w:hyperlink>
    <w:r>
      <w:t xml:space="preserve"> (c) the Authors, CC-BY NC ND 4.0</w:t>
    </w:r>
  </w:p>
  <w:p w14:paraId="34BEE237" w14:textId="77777777" w:rsidR="00975419" w:rsidRDefault="00975419" w:rsidP="0071591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7F36E3" w14:textId="77777777" w:rsidR="004F22ED" w:rsidRDefault="004F22ED" w:rsidP="009368CD">
      <w:r>
        <w:separator/>
      </w:r>
    </w:p>
  </w:footnote>
  <w:footnote w:type="continuationSeparator" w:id="0">
    <w:p w14:paraId="3ADBB027" w14:textId="77777777" w:rsidR="004F22ED" w:rsidRDefault="004F22ED" w:rsidP="009368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0907CB" w14:textId="67F67A34" w:rsidR="009368CD" w:rsidRPr="009368CD" w:rsidRDefault="009368CD" w:rsidP="009368CD">
    <w:pPr>
      <w:tabs>
        <w:tab w:val="left" w:pos="1382"/>
      </w:tabs>
      <w:rPr>
        <w:rFonts w:ascii="Times New Roman" w:hAnsi="Times New Roman" w:cs="Times New Roman"/>
        <w:sz w:val="16"/>
        <w:szCs w:val="16"/>
        <w:lang w:val="en-US"/>
      </w:rPr>
    </w:pPr>
    <w:r w:rsidRPr="009368CD">
      <w:rPr>
        <w:rFonts w:ascii="Times New Roman" w:hAnsi="Times New Roman" w:cs="Times New Roman"/>
        <w:i/>
        <w:iCs/>
        <w:sz w:val="16"/>
        <w:szCs w:val="16"/>
        <w:lang w:val="en-US"/>
      </w:rPr>
      <w:t>Innovation in Aging</w:t>
    </w:r>
    <w:r w:rsidRPr="009368CD">
      <w:rPr>
        <w:rFonts w:ascii="Times New Roman" w:hAnsi="Times New Roman" w:cs="Times New Roman"/>
        <w:sz w:val="16"/>
        <w:szCs w:val="16"/>
        <w:lang w:val="en-US"/>
      </w:rPr>
      <w:t xml:space="preserve"> Online Supplementary Material: Ahmet </w:t>
    </w:r>
    <w:proofErr w:type="spellStart"/>
    <w:r w:rsidRPr="009368CD">
      <w:rPr>
        <w:rFonts w:ascii="Times New Roman" w:hAnsi="Times New Roman" w:cs="Times New Roman"/>
        <w:sz w:val="16"/>
        <w:szCs w:val="16"/>
        <w:lang w:val="en-US"/>
      </w:rPr>
      <w:t>Begde</w:t>
    </w:r>
    <w:proofErr w:type="spellEnd"/>
    <w:r w:rsidRPr="009368CD">
      <w:rPr>
        <w:rFonts w:ascii="Times New Roman" w:hAnsi="Times New Roman" w:cs="Times New Roman"/>
        <w:sz w:val="16"/>
        <w:szCs w:val="16"/>
        <w:lang w:val="en-US"/>
      </w:rPr>
      <w:t xml:space="preserve">, Alaa </w:t>
    </w:r>
    <w:proofErr w:type="spellStart"/>
    <w:r w:rsidRPr="009368CD">
      <w:rPr>
        <w:rFonts w:ascii="Times New Roman" w:hAnsi="Times New Roman" w:cs="Times New Roman"/>
        <w:sz w:val="16"/>
        <w:szCs w:val="16"/>
        <w:lang w:val="en-US"/>
      </w:rPr>
      <w:t>Alqurafi</w:t>
    </w:r>
    <w:proofErr w:type="spellEnd"/>
    <w:r w:rsidRPr="009368CD">
      <w:rPr>
        <w:rFonts w:ascii="Times New Roman" w:hAnsi="Times New Roman" w:cs="Times New Roman"/>
        <w:sz w:val="16"/>
        <w:szCs w:val="16"/>
        <w:lang w:val="en-US"/>
      </w:rPr>
      <w:t xml:space="preserve">, Matthew T.G. Pain, Glen Blenkinsop, Thom Wilcockson, &amp; </w:t>
    </w:r>
    <w:proofErr w:type="spellStart"/>
    <w:r w:rsidRPr="009368CD">
      <w:rPr>
        <w:rFonts w:ascii="Times New Roman" w:hAnsi="Times New Roman" w:cs="Times New Roman"/>
        <w:sz w:val="16"/>
        <w:szCs w:val="16"/>
        <w:lang w:val="en-US"/>
      </w:rPr>
      <w:t>Eef</w:t>
    </w:r>
    <w:proofErr w:type="spellEnd"/>
    <w:r w:rsidRPr="009368CD">
      <w:rPr>
        <w:rFonts w:ascii="Times New Roman" w:hAnsi="Times New Roman" w:cs="Times New Roman"/>
        <w:sz w:val="16"/>
        <w:szCs w:val="16"/>
        <w:lang w:val="en-US"/>
      </w:rPr>
      <w:t xml:space="preserve"> </w:t>
    </w:r>
    <w:proofErr w:type="spellStart"/>
    <w:r w:rsidRPr="009368CD">
      <w:rPr>
        <w:rFonts w:ascii="Times New Roman" w:hAnsi="Times New Roman" w:cs="Times New Roman"/>
        <w:sz w:val="16"/>
        <w:szCs w:val="16"/>
        <w:lang w:val="en-US"/>
      </w:rPr>
      <w:t>Hogervorst</w:t>
    </w:r>
    <w:proofErr w:type="spellEnd"/>
    <w:r w:rsidRPr="009368CD">
      <w:rPr>
        <w:rFonts w:ascii="Times New Roman" w:hAnsi="Times New Roman" w:cs="Times New Roman"/>
        <w:sz w:val="16"/>
        <w:szCs w:val="16"/>
        <w:lang w:val="en-US"/>
      </w:rPr>
      <w:t>. The Effectiveness of Home-based Exergames Training on Cognition and Balance in Older Adults: A Comparative Quasi-Randomized Study of Two Exergame Interventions.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68CD"/>
    <w:rsid w:val="0002331B"/>
    <w:rsid w:val="00160E85"/>
    <w:rsid w:val="00202C2D"/>
    <w:rsid w:val="00217EDC"/>
    <w:rsid w:val="003E30D1"/>
    <w:rsid w:val="004163BC"/>
    <w:rsid w:val="004F22ED"/>
    <w:rsid w:val="008179E1"/>
    <w:rsid w:val="008E123A"/>
    <w:rsid w:val="009368CD"/>
    <w:rsid w:val="00975419"/>
    <w:rsid w:val="00975D19"/>
    <w:rsid w:val="00CA17BA"/>
    <w:rsid w:val="00D35937"/>
    <w:rsid w:val="00D532A0"/>
    <w:rsid w:val="00DF26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1EDFFF"/>
  <w15:chartTrackingRefBased/>
  <w15:docId w15:val="{87D059B4-256A-464A-AE04-E5436B697D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ko-KR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68CD"/>
    <w:pPr>
      <w:spacing w:after="0" w:line="240" w:lineRule="auto"/>
    </w:pPr>
    <w:rPr>
      <w:rFonts w:eastAsiaTheme="minorHAnsi"/>
      <w:kern w:val="0"/>
      <w:sz w:val="24"/>
      <w:szCs w:val="24"/>
      <w:lang w:val="en-GB" w:eastAsia="en-US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9368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368CD"/>
    <w:rPr>
      <w:rFonts w:eastAsiaTheme="minorHAnsi"/>
      <w:kern w:val="0"/>
      <w:sz w:val="24"/>
      <w:szCs w:val="24"/>
      <w:lang w:val="en-GB" w:eastAsia="en-US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9368CD"/>
  </w:style>
  <w:style w:type="paragraph" w:customStyle="1" w:styleId="TableHeader">
    <w:name w:val="TableHeader"/>
    <w:basedOn w:val="Normal"/>
    <w:rsid w:val="009368CD"/>
    <w:pPr>
      <w:spacing w:before="120"/>
    </w:pPr>
    <w:rPr>
      <w:rFonts w:ascii="Times New Roman" w:eastAsia="Times New Roman" w:hAnsi="Times New Roman" w:cs="Times New Roman"/>
      <w:b/>
      <w:szCs w:val="20"/>
    </w:rPr>
  </w:style>
  <w:style w:type="paragraph" w:customStyle="1" w:styleId="TableSubHead">
    <w:name w:val="TableSubHead"/>
    <w:basedOn w:val="TableHeader"/>
    <w:rsid w:val="009368CD"/>
  </w:style>
  <w:style w:type="table" w:styleId="TableGrid">
    <w:name w:val="Table Grid"/>
    <w:basedOn w:val="TableNormal"/>
    <w:uiPriority w:val="59"/>
    <w:rsid w:val="009368CD"/>
    <w:pPr>
      <w:spacing w:after="0" w:line="240" w:lineRule="auto"/>
    </w:pPr>
    <w:rPr>
      <w:rFonts w:eastAsiaTheme="minorHAnsi"/>
      <w:kern w:val="0"/>
      <w:sz w:val="24"/>
      <w:szCs w:val="24"/>
      <w:lang w:val="en-GB"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9368CD"/>
    <w:pPr>
      <w:spacing w:after="0" w:line="240" w:lineRule="auto"/>
    </w:pPr>
    <w:rPr>
      <w:rFonts w:ascii="Calibri" w:eastAsia="Calibri" w:hAnsi="Calibri" w:cs="Arial"/>
      <w:kern w:val="0"/>
      <w:lang w:val="en-GB"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368C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368CD"/>
    <w:rPr>
      <w:rFonts w:eastAsiaTheme="minorHAnsi"/>
      <w:kern w:val="0"/>
      <w:sz w:val="24"/>
      <w:szCs w:val="24"/>
      <w:lang w:val="en-GB" w:eastAsia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9368C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E123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3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s://doi.org/10.17028/rd.lboro.25257331" TargetMode="Externa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s://doi.org/10.17028/rd.lboro.2525733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1446</Words>
  <Characters>8245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Jung</dc:creator>
  <cp:keywords/>
  <dc:description/>
  <cp:lastModifiedBy>David Campling</cp:lastModifiedBy>
  <cp:revision>2</cp:revision>
  <dcterms:created xsi:type="dcterms:W3CDTF">2024-02-21T12:17:00Z</dcterms:created>
  <dcterms:modified xsi:type="dcterms:W3CDTF">2024-02-21T12:17:00Z</dcterms:modified>
</cp:coreProperties>
</file>